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08782F" w14:textId="0CE506E6" w:rsidR="00801A14" w:rsidRDefault="006113C2" w:rsidP="00A23E7B">
      <w:pPr>
        <w:spacing w:after="0"/>
        <w:jc w:val="both"/>
        <w:rPr>
          <w:noProof/>
        </w:rPr>
      </w:pPr>
      <w:bookmarkStart w:id="0" w:name="_GoBack"/>
      <w:bookmarkEnd w:id="0"/>
      <w:r>
        <w:rPr>
          <w:noProof/>
        </w:rPr>
        <mc:AlternateContent>
          <mc:Choice Requires="wps">
            <w:drawing>
              <wp:anchor distT="0" distB="0" distL="114300" distR="114300" simplePos="0" relativeHeight="251681792" behindDoc="0" locked="0" layoutInCell="1" allowOverlap="1" wp14:anchorId="5AF3BCC1" wp14:editId="38E6230D">
                <wp:simplePos x="0" y="0"/>
                <wp:positionH relativeFrom="margin">
                  <wp:align>center</wp:align>
                </wp:positionH>
                <wp:positionV relativeFrom="paragraph">
                  <wp:posOffset>9295765</wp:posOffset>
                </wp:positionV>
                <wp:extent cx="4733925" cy="373380"/>
                <wp:effectExtent l="0" t="0" r="0" b="7620"/>
                <wp:wrapNone/>
                <wp:docPr id="8" name="Text Box 136"/>
                <wp:cNvGraphicFramePr/>
                <a:graphic xmlns:a="http://schemas.openxmlformats.org/drawingml/2006/main">
                  <a:graphicData uri="http://schemas.microsoft.com/office/word/2010/wordprocessingShape">
                    <wps:wsp>
                      <wps:cNvSpPr txBox="1"/>
                      <wps:spPr>
                        <a:xfrm>
                          <a:off x="0" y="0"/>
                          <a:ext cx="4733925" cy="373380"/>
                        </a:xfrm>
                        <a:prstGeom prst="rect">
                          <a:avLst/>
                        </a:prstGeom>
                        <a:noFill/>
                        <a:ln w="6350">
                          <a:noFill/>
                        </a:ln>
                      </wps:spPr>
                      <wps:txbx>
                        <w:txbxContent>
                          <w:p w14:paraId="526A7CF1" w14:textId="26581BDE" w:rsidR="004142F5" w:rsidRPr="006113C2" w:rsidRDefault="00D47668" w:rsidP="006113C2">
                            <w:pPr>
                              <w:spacing w:line="240" w:lineRule="auto"/>
                              <w:jc w:val="center"/>
                              <w:rPr>
                                <w:rFonts w:ascii="Calibri" w:hAnsi="Calibri" w:cs="Calibri"/>
                                <w:b/>
                                <w:color w:val="FFFFFF" w:themeColor="background1"/>
                                <w:sz w:val="36"/>
                                <w:szCs w:val="32"/>
                                <w:lang w:val="en-US"/>
                              </w:rPr>
                            </w:pPr>
                            <w:r>
                              <w:rPr>
                                <w:rFonts w:ascii="Calibri" w:hAnsi="Calibri" w:cs="Calibri"/>
                                <w:b/>
                                <w:color w:val="FFFFFF" w:themeColor="background1"/>
                                <w:sz w:val="36"/>
                                <w:szCs w:val="32"/>
                                <w:lang w:val="en-US"/>
                              </w:rPr>
                              <w:t>Conservation Ecology Practices</w:t>
                            </w:r>
                          </w:p>
                          <w:p w14:paraId="5A480377" w14:textId="77777777" w:rsidR="004142F5" w:rsidRPr="006113C2" w:rsidRDefault="004142F5" w:rsidP="006113C2">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F3BCC1" id="_x0000_t202" coordsize="21600,21600" o:spt="202" path="m,l,21600r21600,l21600,xe">
                <v:stroke joinstyle="miter"/>
                <v:path gradientshapeok="t" o:connecttype="rect"/>
              </v:shapetype>
              <v:shape id="Text Box 136" o:spid="_x0000_s1026" type="#_x0000_t202" style="position:absolute;left:0;text-align:left;margin-left:0;margin-top:731.95pt;width:372.75pt;height:29.4pt;z-index:2516817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" filled="f" stroked="f" strokeweight=".5pt">
                <v:textbox>
                  <w:txbxContent>
                    <w:p w14:paraId="526A7CF1" w14:textId="26581BDE" w:rsidR="004142F5" w:rsidRPr="006113C2" w:rsidRDefault="00D47668" w:rsidP="006113C2">
                      <w:pPr>
                        <w:spacing w:line="240" w:lineRule="auto"/>
                        <w:jc w:val="center"/>
                        <w:rPr>
                          <w:rFonts w:ascii="Calibri" w:hAnsi="Calibri" w:cs="Calibri"/>
                          <w:b/>
                          <w:color w:val="FFFFFF" w:themeColor="background1"/>
                          <w:sz w:val="36"/>
                          <w:szCs w:val="32"/>
                          <w:lang w:val="en-US"/>
                        </w:rPr>
                      </w:pPr>
                      <w:r>
                        <w:rPr>
                          <w:rFonts w:ascii="Calibri" w:hAnsi="Calibri" w:cs="Calibri"/>
                          <w:b/>
                          <w:color w:val="FFFFFF" w:themeColor="background1"/>
                          <w:sz w:val="36"/>
                          <w:szCs w:val="32"/>
                          <w:lang w:val="en-US"/>
                        </w:rPr>
                        <w:t>Conservation Ecology Practices</w:t>
                      </w:r>
                    </w:p>
                    <w:p w14:paraId="5A480377" w14:textId="77777777" w:rsidR="004142F5" w:rsidRPr="006113C2" w:rsidRDefault="004142F5" w:rsidP="006113C2">
                      <w:pPr>
                        <w:rPr>
                          <w:lang w:val="en-US"/>
                        </w:rPr>
                      </w:pPr>
                    </w:p>
                  </w:txbxContent>
                </v:textbox>
                <w10:wrap anchorx="margin"/>
              </v:shape>
            </w:pict>
          </mc:Fallback>
        </mc:AlternateContent>
      </w:r>
      <w:r>
        <w:rPr>
          <w:noProof/>
        </w:rPr>
        <mc:AlternateContent>
          <mc:Choice Requires="wps">
            <w:drawing>
              <wp:anchor distT="0" distB="0" distL="114300" distR="114300" simplePos="0" relativeHeight="251675648" behindDoc="0" locked="0" layoutInCell="1" allowOverlap="1" wp14:anchorId="2DA9C29B" wp14:editId="60652610">
                <wp:simplePos x="0" y="0"/>
                <wp:positionH relativeFrom="margin">
                  <wp:align>center</wp:align>
                </wp:positionH>
                <wp:positionV relativeFrom="paragraph">
                  <wp:posOffset>8784590</wp:posOffset>
                </wp:positionV>
                <wp:extent cx="4733925" cy="411480"/>
                <wp:effectExtent l="0" t="0" r="0" b="7620"/>
                <wp:wrapNone/>
                <wp:docPr id="136" name="Text Box 136"/>
                <wp:cNvGraphicFramePr/>
                <a:graphic xmlns:a="http://schemas.openxmlformats.org/drawingml/2006/main">
                  <a:graphicData uri="http://schemas.microsoft.com/office/word/2010/wordprocessingShape">
                    <wps:wsp>
                      <wps:cNvSpPr txBox="1"/>
                      <wps:spPr>
                        <a:xfrm>
                          <a:off x="0" y="0"/>
                          <a:ext cx="4733925" cy="411480"/>
                        </a:xfrm>
                        <a:prstGeom prst="rect">
                          <a:avLst/>
                        </a:prstGeom>
                        <a:noFill/>
                        <a:ln w="6350">
                          <a:noFill/>
                        </a:ln>
                      </wps:spPr>
                      <wps:txbx>
                        <w:txbxContent>
                          <w:p w14:paraId="7E6495ED" w14:textId="6788C859" w:rsidR="004142F5" w:rsidRPr="006113C2" w:rsidRDefault="004142F5" w:rsidP="00A85AC1">
                            <w:pPr>
                              <w:spacing w:line="240" w:lineRule="auto"/>
                              <w:jc w:val="center"/>
                              <w:rPr>
                                <w:rFonts w:ascii="Calibri" w:hAnsi="Calibri" w:cs="Calibri"/>
                                <w:b/>
                                <w:color w:val="FFFFFF" w:themeColor="background1"/>
                                <w:sz w:val="36"/>
                                <w:szCs w:val="32"/>
                                <w:lang w:val="nl-NL"/>
                              </w:rPr>
                            </w:pPr>
                            <w:r w:rsidRPr="006113C2">
                              <w:rPr>
                                <w:rFonts w:ascii="Calibri" w:hAnsi="Calibri" w:cs="Calibri"/>
                                <w:b/>
                                <w:color w:val="FFFFFF" w:themeColor="background1"/>
                                <w:sz w:val="36"/>
                                <w:szCs w:val="32"/>
                                <w:lang w:val="nl-NL"/>
                              </w:rPr>
                              <w:t>T. Saccà, N. Wemer, Z. Yuan, L. van Gijssel</w:t>
                            </w:r>
                          </w:p>
                          <w:p w14:paraId="73D89C9B" w14:textId="77777777" w:rsidR="004142F5" w:rsidRPr="0085588D" w:rsidRDefault="004142F5" w:rsidP="00A85AC1">
                            <w:pPr>
                              <w:rPr>
                                <w:lang w:val="nl-N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A9C29B" id="_x0000_s1027" type="#_x0000_t202" style="position:absolute;left:0;text-align:left;margin-left:0;margin-top:691.7pt;width:372.75pt;height:32.4pt;z-index:2516756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" filled="f" stroked="f" strokeweight=".5pt">
                <v:textbox>
                  <w:txbxContent>
                    <w:p w14:paraId="7E6495ED" w14:textId="6788C859" w:rsidR="004142F5" w:rsidRPr="006113C2" w:rsidRDefault="004142F5" w:rsidP="00A85AC1">
                      <w:pPr>
                        <w:spacing w:line="240" w:lineRule="auto"/>
                        <w:jc w:val="center"/>
                        <w:rPr>
                          <w:rFonts w:ascii="Calibri" w:hAnsi="Calibri" w:cs="Calibri"/>
                          <w:b/>
                          <w:color w:val="FFFFFF" w:themeColor="background1"/>
                          <w:sz w:val="36"/>
                          <w:szCs w:val="32"/>
                          <w:lang w:val="nl-NL"/>
                        </w:rPr>
                      </w:pPr>
                      <w:r w:rsidRPr="006113C2">
                        <w:rPr>
                          <w:rFonts w:ascii="Calibri" w:hAnsi="Calibri" w:cs="Calibri"/>
                          <w:b/>
                          <w:color w:val="FFFFFF" w:themeColor="background1"/>
                          <w:sz w:val="36"/>
                          <w:szCs w:val="32"/>
                          <w:lang w:val="nl-NL"/>
                        </w:rPr>
                        <w:t>T. Saccà, N. Wemer, Z. Yuan, L. van Gijssel</w:t>
                      </w:r>
                    </w:p>
                    <w:p w14:paraId="73D89C9B" w14:textId="77777777" w:rsidR="004142F5" w:rsidRPr="0085588D" w:rsidRDefault="004142F5" w:rsidP="00A85AC1">
                      <w:pPr>
                        <w:rPr>
                          <w:lang w:val="nl-NL"/>
                        </w:rPr>
                      </w:pPr>
                    </w:p>
                  </w:txbxContent>
                </v:textbox>
                <w10:wrap anchorx="margin"/>
              </v:shape>
            </w:pict>
          </mc:Fallback>
        </mc:AlternateContent>
      </w:r>
      <w:r w:rsidR="00801A14">
        <w:rPr>
          <w:noProof/>
        </w:rPr>
        <w:drawing>
          <wp:anchor distT="0" distB="0" distL="114300" distR="114300" simplePos="0" relativeHeight="251673600" behindDoc="1" locked="0" layoutInCell="1" allowOverlap="1" wp14:anchorId="5221B382" wp14:editId="448985AD">
            <wp:simplePos x="0" y="0"/>
            <wp:positionH relativeFrom="margin">
              <wp:posOffset>4288771</wp:posOffset>
            </wp:positionH>
            <wp:positionV relativeFrom="paragraph">
              <wp:posOffset>-400262</wp:posOffset>
            </wp:positionV>
            <wp:extent cx="2122189" cy="584200"/>
            <wp:effectExtent l="0" t="0" r="0" b="6350"/>
            <wp:wrapNone/>
            <wp:docPr id="135" name="Picture 135" descr="Risultati immagini per university of groninge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Risultati immagini per university of groningen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31380" cy="586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84DF2">
        <w:rPr>
          <w:noProof/>
        </w:rPr>
        <mc:AlternateContent>
          <mc:Choice Requires="wps">
            <w:drawing>
              <wp:anchor distT="0" distB="0" distL="114300" distR="114300" simplePos="0" relativeHeight="251672576" behindDoc="0" locked="0" layoutInCell="1" allowOverlap="1" wp14:anchorId="76A575C9" wp14:editId="44A495CF">
                <wp:simplePos x="0" y="0"/>
                <wp:positionH relativeFrom="margin">
                  <wp:posOffset>4350385</wp:posOffset>
                </wp:positionH>
                <wp:positionV relativeFrom="paragraph">
                  <wp:posOffset>3694430</wp:posOffset>
                </wp:positionV>
                <wp:extent cx="1685925" cy="628650"/>
                <wp:effectExtent l="0" t="0" r="0" b="0"/>
                <wp:wrapNone/>
                <wp:docPr id="133" name="Text Box 133"/>
                <wp:cNvGraphicFramePr/>
                <a:graphic xmlns:a="http://schemas.openxmlformats.org/drawingml/2006/main">
                  <a:graphicData uri="http://schemas.microsoft.com/office/word/2010/wordprocessingShape">
                    <wps:wsp>
                      <wps:cNvSpPr txBox="1"/>
                      <wps:spPr>
                        <a:xfrm>
                          <a:off x="0" y="0"/>
                          <a:ext cx="1685925" cy="628650"/>
                        </a:xfrm>
                        <a:prstGeom prst="rect">
                          <a:avLst/>
                        </a:prstGeom>
                        <a:noFill/>
                        <a:ln w="6350">
                          <a:noFill/>
                        </a:ln>
                      </wps:spPr>
                      <wps:txbx>
                        <w:txbxContent>
                          <w:p w14:paraId="1904AAB3" w14:textId="77777777" w:rsidR="004142F5" w:rsidRPr="006113C2" w:rsidRDefault="004142F5" w:rsidP="008260F6">
                            <w:pPr>
                              <w:spacing w:line="240" w:lineRule="auto"/>
                              <w:jc w:val="center"/>
                              <w:rPr>
                                <w:rFonts w:ascii="Calibri" w:hAnsi="Calibri" w:cs="Calibri"/>
                                <w:b/>
                                <w:sz w:val="52"/>
                              </w:rPr>
                            </w:pPr>
                            <w:r w:rsidRPr="006113C2">
                              <w:rPr>
                                <w:rFonts w:ascii="Calibri" w:hAnsi="Calibri" w:cs="Calibri"/>
                                <w:b/>
                                <w:sz w:val="48"/>
                              </w:rPr>
                              <w:t>2018</w:t>
                            </w:r>
                          </w:p>
                          <w:p w14:paraId="63155C6F" w14:textId="77777777" w:rsidR="004142F5" w:rsidRDefault="004142F5" w:rsidP="008260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A575C9" id="Text Box 133" o:spid="_x0000_s1028" type="#_x0000_t202" style="position:absolute;left:0;text-align:left;margin-left:342.55pt;margin-top:290.9pt;width:132.75pt;height:49.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" filled="f" stroked="f" strokeweight=".5pt">
                <v:textbox>
                  <w:txbxContent>
                    <w:p w14:paraId="1904AAB3" w14:textId="77777777" w:rsidR="004142F5" w:rsidRPr="006113C2" w:rsidRDefault="004142F5" w:rsidP="008260F6">
                      <w:pPr>
                        <w:spacing w:line="240" w:lineRule="auto"/>
                        <w:jc w:val="center"/>
                        <w:rPr>
                          <w:rFonts w:ascii="Calibri" w:hAnsi="Calibri" w:cs="Calibri"/>
                          <w:b/>
                          <w:sz w:val="52"/>
                        </w:rPr>
                      </w:pPr>
                      <w:r w:rsidRPr="006113C2">
                        <w:rPr>
                          <w:rFonts w:ascii="Calibri" w:hAnsi="Calibri" w:cs="Calibri"/>
                          <w:b/>
                          <w:sz w:val="48"/>
                        </w:rPr>
                        <w:t>2018</w:t>
                      </w:r>
                    </w:p>
                    <w:p w14:paraId="63155C6F" w14:textId="77777777" w:rsidR="004142F5" w:rsidRDefault="004142F5" w:rsidP="008260F6"/>
                  </w:txbxContent>
                </v:textbox>
                <w10:wrap anchorx="margin"/>
              </v:shape>
            </w:pict>
          </mc:Fallback>
        </mc:AlternateContent>
      </w:r>
      <w:r w:rsidR="00784DF2">
        <w:rPr>
          <w:noProof/>
        </w:rPr>
        <mc:AlternateContent>
          <mc:Choice Requires="wps">
            <w:drawing>
              <wp:anchor distT="0" distB="0" distL="114300" distR="114300" simplePos="0" relativeHeight="251670528" behindDoc="0" locked="0" layoutInCell="1" allowOverlap="1" wp14:anchorId="7913EE5A" wp14:editId="0CABEFD4">
                <wp:simplePos x="0" y="0"/>
                <wp:positionH relativeFrom="margin">
                  <wp:posOffset>-63500</wp:posOffset>
                </wp:positionH>
                <wp:positionV relativeFrom="paragraph">
                  <wp:posOffset>3415665</wp:posOffset>
                </wp:positionV>
                <wp:extent cx="4813935" cy="1073150"/>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4813935" cy="1073150"/>
                        </a:xfrm>
                        <a:prstGeom prst="rect">
                          <a:avLst/>
                        </a:prstGeom>
                        <a:noFill/>
                        <a:ln w="6350">
                          <a:noFill/>
                        </a:ln>
                      </wps:spPr>
                      <wps:txbx>
                        <w:txbxContent>
                          <w:p w14:paraId="0A7ABE14" w14:textId="77777777" w:rsidR="004142F5" w:rsidRPr="006113C2" w:rsidRDefault="004142F5" w:rsidP="008260F6">
                            <w:pPr>
                              <w:spacing w:line="240" w:lineRule="auto"/>
                              <w:jc w:val="center"/>
                              <w:rPr>
                                <w:rFonts w:ascii="Calibri" w:hAnsi="Calibri" w:cs="Calibri"/>
                                <w:b/>
                                <w:sz w:val="60"/>
                                <w:szCs w:val="60"/>
                              </w:rPr>
                            </w:pPr>
                            <w:r w:rsidRPr="006113C2">
                              <w:rPr>
                                <w:rFonts w:ascii="Calibri" w:hAnsi="Calibri" w:cs="Calibri"/>
                                <w:b/>
                                <w:sz w:val="60"/>
                                <w:szCs w:val="60"/>
                              </w:rPr>
                              <w:t>Project Muntendam</w:t>
                            </w:r>
                          </w:p>
                          <w:p w14:paraId="21DAC40F" w14:textId="2085E2E8" w:rsidR="004142F5" w:rsidRPr="006113C2" w:rsidRDefault="000545AE" w:rsidP="000545AE">
                            <w:pPr>
                              <w:spacing w:line="240" w:lineRule="auto"/>
                              <w:rPr>
                                <w:rFonts w:ascii="Calibri" w:hAnsi="Calibri" w:cs="Calibri"/>
                                <w:b/>
                                <w:sz w:val="46"/>
                                <w:szCs w:val="46"/>
                              </w:rPr>
                            </w:pPr>
                            <w:r>
                              <w:rPr>
                                <w:rFonts w:ascii="Calibri" w:hAnsi="Calibri" w:cs="Calibri"/>
                                <w:b/>
                                <w:sz w:val="46"/>
                                <w:szCs w:val="46"/>
                              </w:rPr>
                              <w:t>Agriculturally</w:t>
                            </w:r>
                            <w:r w:rsidR="004142F5" w:rsidRPr="006113C2">
                              <w:rPr>
                                <w:rFonts w:ascii="Calibri" w:hAnsi="Calibri" w:cs="Calibri"/>
                                <w:b/>
                                <w:sz w:val="46"/>
                                <w:szCs w:val="46"/>
                              </w:rPr>
                              <w:t xml:space="preserve"> sustainable biodiversity</w:t>
                            </w:r>
                          </w:p>
                          <w:p w14:paraId="60A02F2A" w14:textId="77777777" w:rsidR="004142F5" w:rsidRDefault="004142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13EE5A" id="Text Box 132" o:spid="_x0000_s1029" type="#_x0000_t202" style="position:absolute;left:0;text-align:left;margin-left:-5pt;margin-top:268.95pt;width:379.05pt;height:8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" filled="f" stroked="f" strokeweight=".5pt">
                <v:textbox>
                  <w:txbxContent>
                    <w:p w14:paraId="0A7ABE14" w14:textId="77777777" w:rsidR="004142F5" w:rsidRPr="006113C2" w:rsidRDefault="004142F5" w:rsidP="008260F6">
                      <w:pPr>
                        <w:spacing w:line="240" w:lineRule="auto"/>
                        <w:jc w:val="center"/>
                        <w:rPr>
                          <w:rFonts w:ascii="Calibri" w:hAnsi="Calibri" w:cs="Calibri"/>
                          <w:b/>
                          <w:sz w:val="60"/>
                          <w:szCs w:val="60"/>
                        </w:rPr>
                      </w:pPr>
                      <w:r w:rsidRPr="006113C2">
                        <w:rPr>
                          <w:rFonts w:ascii="Calibri" w:hAnsi="Calibri" w:cs="Calibri"/>
                          <w:b/>
                          <w:sz w:val="60"/>
                          <w:szCs w:val="60"/>
                        </w:rPr>
                        <w:t>Project Muntendam</w:t>
                      </w:r>
                    </w:p>
                    <w:p w14:paraId="21DAC40F" w14:textId="2085E2E8" w:rsidR="004142F5" w:rsidRPr="006113C2" w:rsidRDefault="000545AE" w:rsidP="000545AE">
                      <w:pPr>
                        <w:spacing w:line="240" w:lineRule="auto"/>
                        <w:rPr>
                          <w:rFonts w:ascii="Calibri" w:hAnsi="Calibri" w:cs="Calibri"/>
                          <w:b/>
                          <w:sz w:val="46"/>
                          <w:szCs w:val="46"/>
                        </w:rPr>
                      </w:pPr>
                      <w:r>
                        <w:rPr>
                          <w:rFonts w:ascii="Calibri" w:hAnsi="Calibri" w:cs="Calibri"/>
                          <w:b/>
                          <w:sz w:val="46"/>
                          <w:szCs w:val="46"/>
                        </w:rPr>
                        <w:t>Agriculturally</w:t>
                      </w:r>
                      <w:r w:rsidR="004142F5" w:rsidRPr="006113C2">
                        <w:rPr>
                          <w:rFonts w:ascii="Calibri" w:hAnsi="Calibri" w:cs="Calibri"/>
                          <w:b/>
                          <w:sz w:val="46"/>
                          <w:szCs w:val="46"/>
                        </w:rPr>
                        <w:t xml:space="preserve"> sustainable biodiversity</w:t>
                      </w:r>
                    </w:p>
                    <w:p w14:paraId="60A02F2A" w14:textId="77777777" w:rsidR="004142F5" w:rsidRDefault="004142F5"/>
                  </w:txbxContent>
                </v:textbox>
                <w10:wrap anchorx="margin"/>
              </v:shape>
            </w:pict>
          </mc:Fallback>
        </mc:AlternateContent>
      </w:r>
      <w:r w:rsidR="00EC4E9E">
        <w:rPr>
          <w:noProof/>
        </w:rPr>
        <mc:AlternateContent>
          <mc:Choice Requires="wps">
            <w:drawing>
              <wp:anchor distT="0" distB="0" distL="114300" distR="114300" simplePos="0" relativeHeight="251669504" behindDoc="0" locked="0" layoutInCell="1" allowOverlap="1" wp14:anchorId="3B1C58AE" wp14:editId="4982DBAF">
                <wp:simplePos x="0" y="0"/>
                <wp:positionH relativeFrom="margin">
                  <wp:posOffset>4685665</wp:posOffset>
                </wp:positionH>
                <wp:positionV relativeFrom="paragraph">
                  <wp:posOffset>3340735</wp:posOffset>
                </wp:positionV>
                <wp:extent cx="13970" cy="1198245"/>
                <wp:effectExtent l="0" t="0" r="24130" b="20955"/>
                <wp:wrapNone/>
                <wp:docPr id="130" name="Straight Connector 130"/>
                <wp:cNvGraphicFramePr/>
                <a:graphic xmlns:a="http://schemas.openxmlformats.org/drawingml/2006/main">
                  <a:graphicData uri="http://schemas.microsoft.com/office/word/2010/wordprocessingShape">
                    <wps:wsp>
                      <wps:cNvCnPr/>
                      <wps:spPr>
                        <a:xfrm flipH="1" flipV="1">
                          <a:off x="0" y="0"/>
                          <a:ext cx="13970" cy="1198245"/>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CB314A" id="Straight Connector 130" o:spid="_x0000_s1026" style="position:absolute;flip:x y;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68.95pt,263.05pt" to="370.05pt,35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" strokecolor="black [3200]" strokeweight=".5pt">
                <v:stroke joinstyle="miter"/>
                <w10:wrap anchorx="margin"/>
              </v:line>
            </w:pict>
          </mc:Fallback>
        </mc:AlternateContent>
      </w:r>
      <w:r w:rsidR="00EC4E9E">
        <w:rPr>
          <w:noProof/>
        </w:rPr>
        <w:drawing>
          <wp:anchor distT="0" distB="0" distL="114300" distR="114300" simplePos="0" relativeHeight="251668480" behindDoc="1" locked="0" layoutInCell="1" allowOverlap="1" wp14:anchorId="3C32A590" wp14:editId="137F9624">
            <wp:simplePos x="0" y="0"/>
            <wp:positionH relativeFrom="page">
              <wp:align>left</wp:align>
            </wp:positionH>
            <wp:positionV relativeFrom="paragraph">
              <wp:posOffset>5007610</wp:posOffset>
            </wp:positionV>
            <wp:extent cx="7556835" cy="5303427"/>
            <wp:effectExtent l="0" t="0" r="6350" b="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ieeeeee.jpg"/>
                    <pic:cNvPicPr/>
                  </pic:nvPicPr>
                  <pic:blipFill>
                    <a:blip r:embed="rId9">
                      <a:extLst>
                        <a:ext uri="{28A0092B-C50C-407E-A947-70E740481C1C}">
                          <a14:useLocalDpi xmlns:a14="http://schemas.microsoft.com/office/drawing/2010/main" val="0"/>
                        </a:ext>
                      </a:extLst>
                    </a:blip>
                    <a:stretch>
                      <a:fillRect/>
                    </a:stretch>
                  </pic:blipFill>
                  <pic:spPr>
                    <a:xfrm>
                      <a:off x="0" y="0"/>
                      <a:ext cx="7556835" cy="5303427"/>
                    </a:xfrm>
                    <a:prstGeom prst="rect">
                      <a:avLst/>
                    </a:prstGeom>
                  </pic:spPr>
                </pic:pic>
              </a:graphicData>
            </a:graphic>
            <wp14:sizeRelH relativeFrom="margin">
              <wp14:pctWidth>0</wp14:pctWidth>
            </wp14:sizeRelH>
            <wp14:sizeRelV relativeFrom="margin">
              <wp14:pctHeight>0</wp14:pctHeight>
            </wp14:sizeRelV>
          </wp:anchor>
        </w:drawing>
      </w:r>
      <w:sdt>
        <w:sdtPr>
          <w:rPr>
            <w:noProof/>
          </w:rPr>
          <w:id w:val="188963490"/>
          <w:docPartObj>
            <w:docPartGallery w:val="Cover Pages"/>
            <w:docPartUnique/>
          </w:docPartObj>
        </w:sdtPr>
        <w:sdtEndPr/>
        <w:sdtContent>
          <w:r w:rsidR="00083C9E">
            <w:rPr>
              <w:noProof/>
            </w:rPr>
            <w:br w:type="page"/>
          </w:r>
        </w:sdtContent>
      </w:sdt>
      <w:bookmarkStart w:id="1" w:name="_Toc528841183"/>
      <w:bookmarkStart w:id="2" w:name="_Toc528841388"/>
      <w:bookmarkStart w:id="3" w:name="_Toc528841498"/>
      <w:bookmarkStart w:id="4" w:name="_Toc528841636"/>
    </w:p>
    <w:p w14:paraId="7DB53BE8" w14:textId="453B751B" w:rsidR="008D2A46" w:rsidRPr="008D2A46" w:rsidRDefault="008D2A46" w:rsidP="009145AC">
      <w:pPr>
        <w:pStyle w:val="Heading1"/>
        <w:jc w:val="both"/>
      </w:pPr>
      <w:r w:rsidRPr="008D2A46">
        <w:lastRenderedPageBreak/>
        <w:t>Summary</w:t>
      </w:r>
      <w:bookmarkEnd w:id="1"/>
      <w:bookmarkEnd w:id="2"/>
      <w:bookmarkEnd w:id="3"/>
      <w:bookmarkEnd w:id="4"/>
    </w:p>
    <w:p w14:paraId="2CC83C2D" w14:textId="77777777" w:rsidR="008D2A46" w:rsidRPr="008D2A46" w:rsidRDefault="008D2A46" w:rsidP="009145AC">
      <w:pPr>
        <w:spacing w:after="0" w:line="276" w:lineRule="auto"/>
        <w:jc w:val="both"/>
        <w:rPr>
          <w:b/>
        </w:rPr>
      </w:pPr>
    </w:p>
    <w:p w14:paraId="0A5173B1" w14:textId="77777777" w:rsidR="00BE3316" w:rsidRPr="00DC78D5" w:rsidRDefault="008D2A46" w:rsidP="009145AC">
      <w:pPr>
        <w:spacing w:after="0" w:line="276" w:lineRule="auto"/>
        <w:jc w:val="both"/>
        <w:rPr>
          <w:sz w:val="22"/>
        </w:rPr>
      </w:pPr>
      <w:r w:rsidRPr="00DC78D5">
        <w:rPr>
          <w:sz w:val="22"/>
        </w:rPr>
        <w:t>Agriculture is the most important sector in the country of the Netherland</w:t>
      </w:r>
      <w:r w:rsidR="003159A2" w:rsidRPr="00DC78D5">
        <w:rPr>
          <w:sz w:val="22"/>
        </w:rPr>
        <w:t>s</w:t>
      </w:r>
      <w:r w:rsidRPr="00DC78D5">
        <w:rPr>
          <w:sz w:val="22"/>
        </w:rPr>
        <w:t xml:space="preserve">, which takes up </w:t>
      </w:r>
      <w:r w:rsidR="00801A14" w:rsidRPr="00DC78D5">
        <w:rPr>
          <w:sz w:val="22"/>
        </w:rPr>
        <w:t>to</w:t>
      </w:r>
      <w:r w:rsidRPr="00DC78D5">
        <w:rPr>
          <w:sz w:val="22"/>
        </w:rPr>
        <w:t xml:space="preserve"> around 70% of the landmass of the country. This report was made </w:t>
      </w:r>
      <w:r w:rsidR="003159A2" w:rsidRPr="00DC78D5">
        <w:rPr>
          <w:sz w:val="22"/>
        </w:rPr>
        <w:t>with the</w:t>
      </w:r>
      <w:r w:rsidRPr="00DC78D5">
        <w:rPr>
          <w:sz w:val="22"/>
        </w:rPr>
        <w:t xml:space="preserve"> aim </w:t>
      </w:r>
      <w:r w:rsidR="003159A2" w:rsidRPr="00DC78D5">
        <w:rPr>
          <w:sz w:val="22"/>
        </w:rPr>
        <w:t>to</w:t>
      </w:r>
      <w:r w:rsidRPr="00DC78D5">
        <w:rPr>
          <w:sz w:val="22"/>
        </w:rPr>
        <w:t xml:space="preserve"> improve the biodiversity in agricultural land</w:t>
      </w:r>
      <w:r w:rsidR="00740BB6" w:rsidRPr="00DC78D5">
        <w:rPr>
          <w:sz w:val="22"/>
        </w:rPr>
        <w:t xml:space="preserve">s, </w:t>
      </w:r>
      <w:r w:rsidRPr="00DC78D5">
        <w:rPr>
          <w:sz w:val="22"/>
        </w:rPr>
        <w:t xml:space="preserve">without compromising the </w:t>
      </w:r>
      <w:r w:rsidR="00740BB6" w:rsidRPr="00DC78D5">
        <w:rPr>
          <w:sz w:val="22"/>
        </w:rPr>
        <w:t>revenue</w:t>
      </w:r>
      <w:r w:rsidRPr="00DC78D5">
        <w:rPr>
          <w:sz w:val="22"/>
        </w:rPr>
        <w:t xml:space="preserve"> of the farm</w:t>
      </w:r>
      <w:r w:rsidR="00740BB6" w:rsidRPr="00DC78D5">
        <w:rPr>
          <w:sz w:val="22"/>
        </w:rPr>
        <w:t>,</w:t>
      </w:r>
      <w:r w:rsidRPr="00DC78D5">
        <w:rPr>
          <w:sz w:val="22"/>
        </w:rPr>
        <w:t xml:space="preserve"> </w:t>
      </w:r>
      <w:r w:rsidR="003159A2" w:rsidRPr="00DC78D5">
        <w:rPr>
          <w:sz w:val="22"/>
        </w:rPr>
        <w:t>o</w:t>
      </w:r>
      <w:r w:rsidRPr="00DC78D5">
        <w:rPr>
          <w:sz w:val="22"/>
        </w:rPr>
        <w:t xml:space="preserve">n which the farmers depend. It is proposed in the report that the area of Muntendam will be managed by a cooperative of all the farmers in this area, alongside experts </w:t>
      </w:r>
      <w:r w:rsidR="003159A2" w:rsidRPr="00DC78D5">
        <w:rPr>
          <w:sz w:val="22"/>
        </w:rPr>
        <w:t>with</w:t>
      </w:r>
      <w:r w:rsidRPr="00DC78D5">
        <w:rPr>
          <w:sz w:val="22"/>
        </w:rPr>
        <w:t xml:space="preserve"> agriculture and ecology conservation background</w:t>
      </w:r>
      <w:r w:rsidR="00740BB6" w:rsidRPr="00DC78D5">
        <w:rPr>
          <w:sz w:val="22"/>
        </w:rPr>
        <w:t>.</w:t>
      </w:r>
      <w:r w:rsidRPr="00DC78D5">
        <w:rPr>
          <w:sz w:val="22"/>
        </w:rPr>
        <w:t xml:space="preserve"> With the management of this team,</w:t>
      </w:r>
      <w:r w:rsidR="002D6CAC" w:rsidRPr="00DC78D5">
        <w:rPr>
          <w:sz w:val="22"/>
        </w:rPr>
        <w:t xml:space="preserve"> over the 20 years’ time span of the project,</w:t>
      </w:r>
      <w:r w:rsidRPr="00DC78D5">
        <w:rPr>
          <w:sz w:val="22"/>
        </w:rPr>
        <w:t xml:space="preserve"> new farming methods </w:t>
      </w:r>
      <w:r w:rsidR="002D6CAC" w:rsidRPr="00DC78D5">
        <w:rPr>
          <w:sz w:val="22"/>
        </w:rPr>
        <w:t>will</w:t>
      </w:r>
      <w:r w:rsidRPr="00DC78D5">
        <w:rPr>
          <w:sz w:val="22"/>
        </w:rPr>
        <w:t xml:space="preserve"> be tested and </w:t>
      </w:r>
      <w:r w:rsidR="002D6CAC" w:rsidRPr="00DC78D5">
        <w:rPr>
          <w:sz w:val="22"/>
        </w:rPr>
        <w:t>optimized</w:t>
      </w:r>
      <w:r w:rsidRPr="00DC78D5">
        <w:rPr>
          <w:sz w:val="22"/>
        </w:rPr>
        <w:t xml:space="preserve"> with </w:t>
      </w:r>
      <w:r w:rsidR="002D6CAC" w:rsidRPr="00DC78D5">
        <w:rPr>
          <w:sz w:val="22"/>
        </w:rPr>
        <w:t>new advancement of</w:t>
      </w:r>
      <w:r w:rsidRPr="00DC78D5">
        <w:rPr>
          <w:sz w:val="22"/>
        </w:rPr>
        <w:t xml:space="preserve"> scientific </w:t>
      </w:r>
      <w:r w:rsidR="002D6CAC" w:rsidRPr="00DC78D5">
        <w:rPr>
          <w:sz w:val="22"/>
        </w:rPr>
        <w:t>knowledge.</w:t>
      </w:r>
      <w:r w:rsidRPr="00DC78D5">
        <w:rPr>
          <w:sz w:val="22"/>
        </w:rPr>
        <w:t xml:space="preserve"> Under the management proposed by this report it is expected that the biodiversity of the farms in Muntendam will increase, represented by improvements in vegetation</w:t>
      </w:r>
      <w:r w:rsidR="00BE3316" w:rsidRPr="00DC78D5">
        <w:rPr>
          <w:sz w:val="22"/>
        </w:rPr>
        <w:t xml:space="preserve"> community </w:t>
      </w:r>
      <w:r w:rsidRPr="00DC78D5">
        <w:rPr>
          <w:sz w:val="22"/>
        </w:rPr>
        <w:t>habitat</w:t>
      </w:r>
      <w:r w:rsidR="00BE3316" w:rsidRPr="00DC78D5">
        <w:rPr>
          <w:sz w:val="22"/>
        </w:rPr>
        <w:t xml:space="preserve"> availability</w:t>
      </w:r>
      <w:r w:rsidRPr="00DC78D5">
        <w:rPr>
          <w:sz w:val="22"/>
        </w:rPr>
        <w:t>, diversity in in</w:t>
      </w:r>
      <w:r w:rsidR="002D6CAC" w:rsidRPr="00DC78D5">
        <w:rPr>
          <w:sz w:val="22"/>
        </w:rPr>
        <w:t>vertebrate</w:t>
      </w:r>
      <w:r w:rsidRPr="00DC78D5">
        <w:rPr>
          <w:sz w:val="22"/>
        </w:rPr>
        <w:t xml:space="preserve"> community</w:t>
      </w:r>
      <w:r w:rsidR="002D6CAC" w:rsidRPr="00DC78D5">
        <w:rPr>
          <w:sz w:val="22"/>
        </w:rPr>
        <w:t xml:space="preserve"> and</w:t>
      </w:r>
      <w:r w:rsidRPr="00DC78D5">
        <w:rPr>
          <w:sz w:val="22"/>
        </w:rPr>
        <w:t xml:space="preserve"> </w:t>
      </w:r>
      <w:r w:rsidR="003159A2" w:rsidRPr="00DC78D5">
        <w:rPr>
          <w:sz w:val="22"/>
        </w:rPr>
        <w:t>an increase in value of the</w:t>
      </w:r>
      <w:r w:rsidRPr="00DC78D5">
        <w:rPr>
          <w:sz w:val="22"/>
        </w:rPr>
        <w:t xml:space="preserve"> Farmland Birds Index. To accomplish this, we </w:t>
      </w:r>
      <w:r w:rsidR="003159A2" w:rsidRPr="00DC78D5">
        <w:rPr>
          <w:sz w:val="22"/>
        </w:rPr>
        <w:t>explore new agricultural techniques, such as</w:t>
      </w:r>
      <w:r w:rsidRPr="00DC78D5">
        <w:rPr>
          <w:sz w:val="22"/>
        </w:rPr>
        <w:t xml:space="preserve"> </w:t>
      </w:r>
      <w:r w:rsidR="003159A2" w:rsidRPr="00DC78D5">
        <w:rPr>
          <w:sz w:val="22"/>
        </w:rPr>
        <w:t>a</w:t>
      </w:r>
      <w:r w:rsidRPr="00DC78D5">
        <w:rPr>
          <w:sz w:val="22"/>
        </w:rPr>
        <w:t>gro</w:t>
      </w:r>
      <w:r w:rsidR="003159A2" w:rsidRPr="00DC78D5">
        <w:rPr>
          <w:sz w:val="22"/>
        </w:rPr>
        <w:t>f</w:t>
      </w:r>
      <w:r w:rsidRPr="00DC78D5">
        <w:rPr>
          <w:sz w:val="22"/>
        </w:rPr>
        <w:t xml:space="preserve">orestry and </w:t>
      </w:r>
      <w:r w:rsidR="003159A2" w:rsidRPr="00DC78D5">
        <w:rPr>
          <w:sz w:val="22"/>
        </w:rPr>
        <w:t>s</w:t>
      </w:r>
      <w:r w:rsidRPr="00DC78D5">
        <w:rPr>
          <w:sz w:val="22"/>
        </w:rPr>
        <w:t xml:space="preserve">trip </w:t>
      </w:r>
      <w:r w:rsidR="003159A2" w:rsidRPr="00DC78D5">
        <w:rPr>
          <w:sz w:val="22"/>
        </w:rPr>
        <w:t>f</w:t>
      </w:r>
      <w:r w:rsidRPr="00DC78D5">
        <w:rPr>
          <w:sz w:val="22"/>
        </w:rPr>
        <w:t>arming</w:t>
      </w:r>
      <w:r w:rsidR="003159A2" w:rsidRPr="00DC78D5">
        <w:rPr>
          <w:sz w:val="22"/>
        </w:rPr>
        <w:t>.</w:t>
      </w:r>
      <w:r w:rsidR="00BE3316" w:rsidRPr="00DC78D5">
        <w:rPr>
          <w:sz w:val="22"/>
        </w:rPr>
        <w:t xml:space="preserve"> </w:t>
      </w:r>
    </w:p>
    <w:p w14:paraId="1F9420D1" w14:textId="77777777" w:rsidR="00BE3316" w:rsidRPr="00DC78D5" w:rsidRDefault="00BE3316" w:rsidP="009145AC">
      <w:pPr>
        <w:spacing w:after="0" w:line="276" w:lineRule="auto"/>
        <w:jc w:val="both"/>
        <w:rPr>
          <w:sz w:val="22"/>
        </w:rPr>
      </w:pPr>
    </w:p>
    <w:p w14:paraId="5BDE14AE" w14:textId="0AD81B18" w:rsidR="00BE3316" w:rsidRPr="00DC78D5" w:rsidRDefault="008D2A46" w:rsidP="009145AC">
      <w:pPr>
        <w:spacing w:after="0" w:line="276" w:lineRule="auto"/>
        <w:jc w:val="both"/>
        <w:rPr>
          <w:sz w:val="22"/>
        </w:rPr>
      </w:pPr>
      <w:r w:rsidRPr="00DC78D5">
        <w:rPr>
          <w:sz w:val="22"/>
        </w:rPr>
        <w:t xml:space="preserve">The management plan aims to further diversify the crops, maintaining and </w:t>
      </w:r>
      <w:r w:rsidR="003159A2" w:rsidRPr="00DC78D5">
        <w:rPr>
          <w:sz w:val="22"/>
        </w:rPr>
        <w:t xml:space="preserve">further </w:t>
      </w:r>
      <w:r w:rsidRPr="00DC78D5">
        <w:rPr>
          <w:sz w:val="22"/>
        </w:rPr>
        <w:t>impro</w:t>
      </w:r>
      <w:r w:rsidR="003159A2" w:rsidRPr="00DC78D5">
        <w:rPr>
          <w:sz w:val="22"/>
        </w:rPr>
        <w:t>ve farmland biodiversity at all the different trophic levels</w:t>
      </w:r>
      <w:r w:rsidRPr="00DC78D5">
        <w:rPr>
          <w:sz w:val="22"/>
        </w:rPr>
        <w:t xml:space="preserve"> and dedicate 5% of the arable land for biodiversity. Consistent monitoring o</w:t>
      </w:r>
      <w:r w:rsidR="00740BB6" w:rsidRPr="00DC78D5">
        <w:rPr>
          <w:sz w:val="22"/>
        </w:rPr>
        <w:t>f</w:t>
      </w:r>
      <w:r w:rsidRPr="00DC78D5">
        <w:rPr>
          <w:sz w:val="22"/>
        </w:rPr>
        <w:t xml:space="preserve"> the vegetation, in</w:t>
      </w:r>
      <w:r w:rsidR="00740BB6" w:rsidRPr="00DC78D5">
        <w:rPr>
          <w:sz w:val="22"/>
        </w:rPr>
        <w:t xml:space="preserve">vertebrate and </w:t>
      </w:r>
      <w:r w:rsidRPr="00DC78D5">
        <w:rPr>
          <w:sz w:val="22"/>
        </w:rPr>
        <w:t>bird</w:t>
      </w:r>
      <w:r w:rsidR="00740BB6" w:rsidRPr="00DC78D5">
        <w:rPr>
          <w:sz w:val="22"/>
        </w:rPr>
        <w:t xml:space="preserve"> communities,</w:t>
      </w:r>
      <w:r w:rsidRPr="00DC78D5">
        <w:rPr>
          <w:sz w:val="22"/>
        </w:rPr>
        <w:t xml:space="preserve"> and soil quality will be in place for the following decades</w:t>
      </w:r>
      <w:r w:rsidR="00740BB6" w:rsidRPr="00DC78D5">
        <w:rPr>
          <w:sz w:val="22"/>
        </w:rPr>
        <w:t>.</w:t>
      </w:r>
      <w:r w:rsidRPr="00DC78D5">
        <w:rPr>
          <w:sz w:val="22"/>
        </w:rPr>
        <w:t xml:space="preserve"> </w:t>
      </w:r>
      <w:r w:rsidR="00740BB6" w:rsidRPr="00DC78D5">
        <w:rPr>
          <w:sz w:val="22"/>
        </w:rPr>
        <w:t>T</w:t>
      </w:r>
      <w:r w:rsidRPr="00DC78D5">
        <w:rPr>
          <w:sz w:val="22"/>
        </w:rPr>
        <w:t>he management plan will change according to the performance of these indicators</w:t>
      </w:r>
      <w:r w:rsidR="00740BB6" w:rsidRPr="00DC78D5">
        <w:rPr>
          <w:sz w:val="22"/>
        </w:rPr>
        <w:t xml:space="preserve"> and advancement in scientific knowledge</w:t>
      </w:r>
      <w:r w:rsidRPr="00DC78D5">
        <w:rPr>
          <w:sz w:val="22"/>
        </w:rPr>
        <w:t xml:space="preserve">. Meanwhile, a 10 year long experiment program is in place to study on the performance of </w:t>
      </w:r>
      <w:r w:rsidR="00740BB6" w:rsidRPr="00DC78D5">
        <w:rPr>
          <w:sz w:val="22"/>
        </w:rPr>
        <w:t>a</w:t>
      </w:r>
      <w:r w:rsidRPr="00DC78D5">
        <w:rPr>
          <w:sz w:val="22"/>
        </w:rPr>
        <w:t>gro</w:t>
      </w:r>
      <w:r w:rsidR="00740BB6" w:rsidRPr="00DC78D5">
        <w:rPr>
          <w:sz w:val="22"/>
        </w:rPr>
        <w:t>f</w:t>
      </w:r>
      <w:r w:rsidRPr="00DC78D5">
        <w:rPr>
          <w:sz w:val="22"/>
        </w:rPr>
        <w:t xml:space="preserve">orestry, </w:t>
      </w:r>
      <w:r w:rsidR="00740BB6" w:rsidRPr="00DC78D5">
        <w:rPr>
          <w:sz w:val="22"/>
        </w:rPr>
        <w:t>l</w:t>
      </w:r>
      <w:r w:rsidRPr="00DC78D5">
        <w:rPr>
          <w:sz w:val="22"/>
        </w:rPr>
        <w:t xml:space="preserve">and </w:t>
      </w:r>
      <w:r w:rsidR="00740BB6" w:rsidRPr="00DC78D5">
        <w:rPr>
          <w:sz w:val="22"/>
        </w:rPr>
        <w:t>s</w:t>
      </w:r>
      <w:r w:rsidRPr="00DC78D5">
        <w:rPr>
          <w:sz w:val="22"/>
        </w:rPr>
        <w:t xml:space="preserve">haring and </w:t>
      </w:r>
      <w:r w:rsidR="00740BB6" w:rsidRPr="00DC78D5">
        <w:rPr>
          <w:sz w:val="22"/>
        </w:rPr>
        <w:t>s</w:t>
      </w:r>
      <w:r w:rsidRPr="00DC78D5">
        <w:rPr>
          <w:sz w:val="22"/>
        </w:rPr>
        <w:t xml:space="preserve">trip </w:t>
      </w:r>
      <w:r w:rsidR="00740BB6" w:rsidRPr="00DC78D5">
        <w:rPr>
          <w:sz w:val="22"/>
        </w:rPr>
        <w:t>f</w:t>
      </w:r>
      <w:r w:rsidRPr="00DC78D5">
        <w:rPr>
          <w:sz w:val="22"/>
        </w:rPr>
        <w:t xml:space="preserve">arming, both financially and in terms of biodiversity. The </w:t>
      </w:r>
      <w:r w:rsidR="00740BB6" w:rsidRPr="00DC78D5">
        <w:rPr>
          <w:sz w:val="22"/>
        </w:rPr>
        <w:t xml:space="preserve">techniques with the </w:t>
      </w:r>
      <w:r w:rsidRPr="00DC78D5">
        <w:rPr>
          <w:sz w:val="22"/>
        </w:rPr>
        <w:t>best perform</w:t>
      </w:r>
      <w:r w:rsidR="00740BB6" w:rsidRPr="00DC78D5">
        <w:rPr>
          <w:sz w:val="22"/>
        </w:rPr>
        <w:t>ances</w:t>
      </w:r>
      <w:r w:rsidRPr="00DC78D5">
        <w:rPr>
          <w:sz w:val="22"/>
        </w:rPr>
        <w:t xml:space="preserve"> will be utilized and applied throughout the farm in the following decade.</w:t>
      </w:r>
    </w:p>
    <w:p w14:paraId="0C01ED17" w14:textId="64DC068D" w:rsidR="008D2A46" w:rsidRPr="00BE3316" w:rsidRDefault="00BE3316" w:rsidP="009145AC">
      <w:pPr>
        <w:jc w:val="both"/>
        <w:rPr>
          <w:sz w:val="24"/>
        </w:rPr>
      </w:pPr>
      <w:r>
        <w:rPr>
          <w:sz w:val="24"/>
        </w:rPr>
        <w:br w:type="page"/>
      </w:r>
    </w:p>
    <w:p w14:paraId="689EA970" w14:textId="77777777" w:rsidR="002F7E77" w:rsidRPr="002F7E77" w:rsidRDefault="002F7E77" w:rsidP="009145AC">
      <w:pPr>
        <w:spacing w:after="0" w:line="276" w:lineRule="auto"/>
        <w:jc w:val="both"/>
        <w:rPr>
          <w:rStyle w:val="Heading1Char"/>
        </w:rPr>
      </w:pPr>
      <w:bookmarkStart w:id="5" w:name="_Toc528841637"/>
      <w:r w:rsidRPr="002F7E77">
        <w:rPr>
          <w:rStyle w:val="Heading1Char"/>
        </w:rPr>
        <w:lastRenderedPageBreak/>
        <w:t>Content</w:t>
      </w:r>
      <w:bookmarkEnd w:id="5"/>
    </w:p>
    <w:p w14:paraId="61071ADE" w14:textId="77777777" w:rsidR="002F7E77" w:rsidRDefault="002F7E77" w:rsidP="009145AC">
      <w:pPr>
        <w:spacing w:after="0" w:line="276" w:lineRule="auto"/>
        <w:jc w:val="both"/>
        <w:rPr>
          <w:b/>
        </w:rPr>
      </w:pPr>
    </w:p>
    <w:sdt>
      <w:sdtPr>
        <w:rPr>
          <w:rFonts w:asciiTheme="minorHAnsi" w:eastAsiaTheme="minorEastAsia" w:hAnsiTheme="minorHAnsi" w:cstheme="minorBidi"/>
          <w:color w:val="auto"/>
          <w:sz w:val="20"/>
          <w:szCs w:val="20"/>
          <w:lang w:val="nl-NL"/>
        </w:rPr>
        <w:id w:val="1603077776"/>
        <w:docPartObj>
          <w:docPartGallery w:val="Table of Contents"/>
          <w:docPartUnique/>
        </w:docPartObj>
      </w:sdtPr>
      <w:sdtEndPr>
        <w:rPr>
          <w:b/>
          <w:bCs/>
          <w:lang w:val="en-GB"/>
        </w:rPr>
      </w:sdtEndPr>
      <w:sdtContent>
        <w:p w14:paraId="5A3621FE" w14:textId="7FFE3E7C" w:rsidR="002F7E77" w:rsidRPr="002F7E77" w:rsidRDefault="002F7E77" w:rsidP="009145AC">
          <w:pPr>
            <w:pStyle w:val="TOCHeading"/>
            <w:jc w:val="both"/>
            <w:rPr>
              <w:sz w:val="40"/>
            </w:rPr>
          </w:pPr>
        </w:p>
        <w:p w14:paraId="60D5A39F" w14:textId="46944AFB" w:rsidR="002F7E77" w:rsidRPr="002F7E77" w:rsidRDefault="002F7E77" w:rsidP="009145AC">
          <w:pPr>
            <w:pStyle w:val="TOC1"/>
            <w:tabs>
              <w:tab w:val="right" w:leader="dot" w:pos="9628"/>
            </w:tabs>
            <w:jc w:val="both"/>
            <w:rPr>
              <w:noProof/>
              <w:sz w:val="28"/>
              <w:szCs w:val="22"/>
              <w:lang w:val="nl-NL" w:eastAsia="nl-NL"/>
            </w:rPr>
          </w:pPr>
          <w:r w:rsidRPr="002F7E77">
            <w:rPr>
              <w:b/>
              <w:bCs/>
              <w:sz w:val="24"/>
            </w:rPr>
            <w:fldChar w:fldCharType="begin"/>
          </w:r>
          <w:r w:rsidRPr="002F7E77">
            <w:rPr>
              <w:b/>
              <w:bCs/>
              <w:sz w:val="24"/>
            </w:rPr>
            <w:instrText xml:space="preserve"> TOC \o "1-3" \h \z \u </w:instrText>
          </w:r>
          <w:r w:rsidRPr="002F7E77">
            <w:rPr>
              <w:b/>
              <w:bCs/>
              <w:sz w:val="24"/>
            </w:rPr>
            <w:fldChar w:fldCharType="separate"/>
          </w:r>
          <w:hyperlink w:anchor="_Toc528841636" w:history="1">
            <w:r w:rsidRPr="002F7E77">
              <w:rPr>
                <w:rStyle w:val="Hyperlink"/>
                <w:noProof/>
                <w:sz w:val="24"/>
              </w:rPr>
              <w:t>Summary</w:t>
            </w:r>
            <w:r w:rsidRPr="002F7E77">
              <w:rPr>
                <w:noProof/>
                <w:webHidden/>
                <w:sz w:val="24"/>
              </w:rPr>
              <w:tab/>
            </w:r>
            <w:r w:rsidRPr="002F7E77">
              <w:rPr>
                <w:noProof/>
                <w:webHidden/>
                <w:sz w:val="24"/>
              </w:rPr>
              <w:fldChar w:fldCharType="begin"/>
            </w:r>
            <w:r w:rsidRPr="002F7E77">
              <w:rPr>
                <w:noProof/>
                <w:webHidden/>
                <w:sz w:val="24"/>
              </w:rPr>
              <w:instrText xml:space="preserve"> PAGEREF _Toc528841636 \h </w:instrText>
            </w:r>
            <w:r w:rsidRPr="002F7E77">
              <w:rPr>
                <w:noProof/>
                <w:webHidden/>
                <w:sz w:val="24"/>
              </w:rPr>
            </w:r>
            <w:r w:rsidRPr="002F7E77">
              <w:rPr>
                <w:noProof/>
                <w:webHidden/>
                <w:sz w:val="24"/>
              </w:rPr>
              <w:fldChar w:fldCharType="separate"/>
            </w:r>
            <w:r w:rsidRPr="002F7E77">
              <w:rPr>
                <w:noProof/>
                <w:webHidden/>
                <w:sz w:val="24"/>
              </w:rPr>
              <w:t>1</w:t>
            </w:r>
            <w:r w:rsidRPr="002F7E77">
              <w:rPr>
                <w:noProof/>
                <w:webHidden/>
                <w:sz w:val="24"/>
              </w:rPr>
              <w:fldChar w:fldCharType="end"/>
            </w:r>
          </w:hyperlink>
        </w:p>
        <w:p w14:paraId="7EF2FD06" w14:textId="466205A0" w:rsidR="002F7E77" w:rsidRPr="002F7E77" w:rsidRDefault="00100782" w:rsidP="009145AC">
          <w:pPr>
            <w:pStyle w:val="TOC1"/>
            <w:tabs>
              <w:tab w:val="right" w:leader="dot" w:pos="9628"/>
            </w:tabs>
            <w:jc w:val="both"/>
            <w:rPr>
              <w:noProof/>
              <w:sz w:val="28"/>
              <w:szCs w:val="22"/>
              <w:lang w:val="nl-NL" w:eastAsia="nl-NL"/>
            </w:rPr>
          </w:pPr>
          <w:hyperlink w:anchor="_Toc528841637" w:history="1">
            <w:r w:rsidR="002F7E77" w:rsidRPr="002F7E77">
              <w:rPr>
                <w:rStyle w:val="Hyperlink"/>
                <w:noProof/>
                <w:sz w:val="24"/>
              </w:rPr>
              <w:t>Content</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37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2</w:t>
            </w:r>
            <w:r w:rsidR="002F7E77" w:rsidRPr="002F7E77">
              <w:rPr>
                <w:noProof/>
                <w:webHidden/>
                <w:sz w:val="24"/>
              </w:rPr>
              <w:fldChar w:fldCharType="end"/>
            </w:r>
          </w:hyperlink>
        </w:p>
        <w:p w14:paraId="4AE1CF75" w14:textId="094FFBA4" w:rsidR="002F7E77" w:rsidRPr="002F7E77" w:rsidRDefault="00100782" w:rsidP="009145AC">
          <w:pPr>
            <w:pStyle w:val="TOC1"/>
            <w:tabs>
              <w:tab w:val="right" w:leader="dot" w:pos="9628"/>
            </w:tabs>
            <w:jc w:val="both"/>
            <w:rPr>
              <w:noProof/>
              <w:sz w:val="28"/>
              <w:szCs w:val="22"/>
              <w:lang w:val="nl-NL" w:eastAsia="nl-NL"/>
            </w:rPr>
          </w:pPr>
          <w:hyperlink w:anchor="_Toc528841638" w:history="1">
            <w:r w:rsidR="002F7E77" w:rsidRPr="002F7E77">
              <w:rPr>
                <w:rStyle w:val="Hyperlink"/>
                <w:noProof/>
                <w:sz w:val="24"/>
              </w:rPr>
              <w:t>Introduction</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38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2</w:t>
            </w:r>
            <w:r w:rsidR="002F7E77" w:rsidRPr="002F7E77">
              <w:rPr>
                <w:noProof/>
                <w:webHidden/>
                <w:sz w:val="24"/>
              </w:rPr>
              <w:fldChar w:fldCharType="end"/>
            </w:r>
          </w:hyperlink>
        </w:p>
        <w:p w14:paraId="53E09425" w14:textId="088E3277" w:rsidR="002F7E77" w:rsidRPr="002F7E77" w:rsidRDefault="00100782" w:rsidP="009145AC">
          <w:pPr>
            <w:pStyle w:val="TOC1"/>
            <w:tabs>
              <w:tab w:val="right" w:leader="dot" w:pos="9628"/>
            </w:tabs>
            <w:jc w:val="both"/>
            <w:rPr>
              <w:noProof/>
              <w:sz w:val="28"/>
              <w:szCs w:val="22"/>
              <w:lang w:val="nl-NL" w:eastAsia="nl-NL"/>
            </w:rPr>
          </w:pPr>
          <w:hyperlink w:anchor="_Toc528841639" w:history="1">
            <w:r w:rsidR="002F7E77" w:rsidRPr="002F7E77">
              <w:rPr>
                <w:rStyle w:val="Hyperlink"/>
                <w:noProof/>
                <w:sz w:val="24"/>
              </w:rPr>
              <w:t>Description of the area</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39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2</w:t>
            </w:r>
            <w:r w:rsidR="002F7E77" w:rsidRPr="002F7E77">
              <w:rPr>
                <w:noProof/>
                <w:webHidden/>
                <w:sz w:val="24"/>
              </w:rPr>
              <w:fldChar w:fldCharType="end"/>
            </w:r>
          </w:hyperlink>
        </w:p>
        <w:p w14:paraId="69A024B5" w14:textId="6A46E3AB" w:rsidR="002F7E77" w:rsidRPr="002F7E77" w:rsidRDefault="00100782" w:rsidP="009145AC">
          <w:pPr>
            <w:pStyle w:val="TOC2"/>
            <w:tabs>
              <w:tab w:val="right" w:leader="dot" w:pos="9628"/>
            </w:tabs>
            <w:jc w:val="both"/>
            <w:rPr>
              <w:noProof/>
              <w:sz w:val="28"/>
              <w:szCs w:val="22"/>
              <w:lang w:val="nl-NL" w:eastAsia="nl-NL"/>
            </w:rPr>
          </w:pPr>
          <w:hyperlink w:anchor="_Toc528841640" w:history="1">
            <w:r w:rsidR="002F7E77" w:rsidRPr="002F7E77">
              <w:rPr>
                <w:rStyle w:val="Hyperlink"/>
                <w:i/>
                <w:iCs/>
                <w:noProof/>
                <w:sz w:val="24"/>
              </w:rPr>
              <w:t>Location and size:</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40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2</w:t>
            </w:r>
            <w:r w:rsidR="002F7E77" w:rsidRPr="002F7E77">
              <w:rPr>
                <w:noProof/>
                <w:webHidden/>
                <w:sz w:val="24"/>
              </w:rPr>
              <w:fldChar w:fldCharType="end"/>
            </w:r>
          </w:hyperlink>
        </w:p>
        <w:p w14:paraId="3FAD28B8" w14:textId="2D64911A" w:rsidR="002F7E77" w:rsidRPr="002F7E77" w:rsidRDefault="00100782" w:rsidP="009145AC">
          <w:pPr>
            <w:pStyle w:val="TOC2"/>
            <w:tabs>
              <w:tab w:val="right" w:leader="dot" w:pos="9628"/>
            </w:tabs>
            <w:jc w:val="both"/>
            <w:rPr>
              <w:noProof/>
              <w:sz w:val="28"/>
              <w:szCs w:val="22"/>
              <w:lang w:val="nl-NL" w:eastAsia="nl-NL"/>
            </w:rPr>
          </w:pPr>
          <w:hyperlink w:anchor="_Toc528841641" w:history="1">
            <w:r w:rsidR="002F7E77" w:rsidRPr="002F7E77">
              <w:rPr>
                <w:rStyle w:val="Hyperlink"/>
                <w:i/>
                <w:iCs/>
                <w:noProof/>
                <w:sz w:val="24"/>
              </w:rPr>
              <w:t>Use:</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41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3</w:t>
            </w:r>
            <w:r w:rsidR="002F7E77" w:rsidRPr="002F7E77">
              <w:rPr>
                <w:noProof/>
                <w:webHidden/>
                <w:sz w:val="24"/>
              </w:rPr>
              <w:fldChar w:fldCharType="end"/>
            </w:r>
          </w:hyperlink>
        </w:p>
        <w:p w14:paraId="70FFE312" w14:textId="7871E3CD" w:rsidR="002F7E77" w:rsidRPr="002F7E77" w:rsidRDefault="00100782" w:rsidP="009145AC">
          <w:pPr>
            <w:pStyle w:val="TOC2"/>
            <w:tabs>
              <w:tab w:val="right" w:leader="dot" w:pos="9628"/>
            </w:tabs>
            <w:jc w:val="both"/>
            <w:rPr>
              <w:noProof/>
              <w:sz w:val="28"/>
              <w:szCs w:val="22"/>
              <w:lang w:val="nl-NL" w:eastAsia="nl-NL"/>
            </w:rPr>
          </w:pPr>
          <w:hyperlink w:anchor="_Toc528841642" w:history="1">
            <w:r w:rsidR="002F7E77" w:rsidRPr="002F7E77">
              <w:rPr>
                <w:rStyle w:val="Hyperlink"/>
                <w:i/>
                <w:iCs/>
                <w:noProof/>
                <w:sz w:val="24"/>
              </w:rPr>
              <w:t>Current projects:</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42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3</w:t>
            </w:r>
            <w:r w:rsidR="002F7E77" w:rsidRPr="002F7E77">
              <w:rPr>
                <w:noProof/>
                <w:webHidden/>
                <w:sz w:val="24"/>
              </w:rPr>
              <w:fldChar w:fldCharType="end"/>
            </w:r>
          </w:hyperlink>
        </w:p>
        <w:p w14:paraId="23B72DA4" w14:textId="6F72B7F4" w:rsidR="002F7E77" w:rsidRPr="002F7E77" w:rsidRDefault="00100782" w:rsidP="009145AC">
          <w:pPr>
            <w:pStyle w:val="TOC2"/>
            <w:tabs>
              <w:tab w:val="right" w:leader="dot" w:pos="9628"/>
            </w:tabs>
            <w:jc w:val="both"/>
            <w:rPr>
              <w:noProof/>
              <w:sz w:val="28"/>
              <w:szCs w:val="22"/>
              <w:lang w:val="nl-NL" w:eastAsia="nl-NL"/>
            </w:rPr>
          </w:pPr>
          <w:hyperlink w:anchor="_Toc528841643" w:history="1">
            <w:r w:rsidR="002F7E77" w:rsidRPr="002F7E77">
              <w:rPr>
                <w:rStyle w:val="Hyperlink"/>
                <w:i/>
                <w:iCs/>
                <w:noProof/>
                <w:sz w:val="24"/>
              </w:rPr>
              <w:t>Abiotic and biotic characteristics:</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43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4</w:t>
            </w:r>
            <w:r w:rsidR="002F7E77" w:rsidRPr="002F7E77">
              <w:rPr>
                <w:noProof/>
                <w:webHidden/>
                <w:sz w:val="24"/>
              </w:rPr>
              <w:fldChar w:fldCharType="end"/>
            </w:r>
          </w:hyperlink>
        </w:p>
        <w:p w14:paraId="455EA90C" w14:textId="137830C4" w:rsidR="002F7E77" w:rsidRPr="002F7E77" w:rsidRDefault="00100782" w:rsidP="009145AC">
          <w:pPr>
            <w:pStyle w:val="TOC2"/>
            <w:tabs>
              <w:tab w:val="right" w:leader="dot" w:pos="9628"/>
            </w:tabs>
            <w:jc w:val="both"/>
            <w:rPr>
              <w:noProof/>
              <w:sz w:val="28"/>
              <w:szCs w:val="22"/>
              <w:lang w:val="nl-NL" w:eastAsia="nl-NL"/>
            </w:rPr>
          </w:pPr>
          <w:hyperlink w:anchor="_Toc528841644" w:history="1">
            <w:r w:rsidR="002F7E77" w:rsidRPr="002F7E77">
              <w:rPr>
                <w:rStyle w:val="Hyperlink"/>
                <w:i/>
                <w:iCs/>
                <w:noProof/>
                <w:sz w:val="24"/>
              </w:rPr>
              <w:t>Important actors in the area:</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44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5</w:t>
            </w:r>
            <w:r w:rsidR="002F7E77" w:rsidRPr="002F7E77">
              <w:rPr>
                <w:noProof/>
                <w:webHidden/>
                <w:sz w:val="24"/>
              </w:rPr>
              <w:fldChar w:fldCharType="end"/>
            </w:r>
          </w:hyperlink>
        </w:p>
        <w:p w14:paraId="5B87FB3D" w14:textId="3E2D573D" w:rsidR="002F7E77" w:rsidRPr="002F7E77" w:rsidRDefault="00100782" w:rsidP="009145AC">
          <w:pPr>
            <w:pStyle w:val="TOC2"/>
            <w:tabs>
              <w:tab w:val="right" w:leader="dot" w:pos="9628"/>
            </w:tabs>
            <w:jc w:val="both"/>
            <w:rPr>
              <w:noProof/>
              <w:sz w:val="28"/>
              <w:szCs w:val="22"/>
              <w:lang w:val="nl-NL" w:eastAsia="nl-NL"/>
            </w:rPr>
          </w:pPr>
          <w:hyperlink w:anchor="_Toc528841645" w:history="1">
            <w:r w:rsidR="002F7E77" w:rsidRPr="002F7E77">
              <w:rPr>
                <w:rStyle w:val="Hyperlink"/>
                <w:i/>
                <w:iCs/>
                <w:noProof/>
                <w:sz w:val="24"/>
              </w:rPr>
              <w:t>Applicable conservation policies and laws (Natura 2000, Habitat or Bird Directive):</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45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5</w:t>
            </w:r>
            <w:r w:rsidR="002F7E77" w:rsidRPr="002F7E77">
              <w:rPr>
                <w:noProof/>
                <w:webHidden/>
                <w:sz w:val="24"/>
              </w:rPr>
              <w:fldChar w:fldCharType="end"/>
            </w:r>
          </w:hyperlink>
        </w:p>
        <w:p w14:paraId="0ABE30C0" w14:textId="2949B14D" w:rsidR="002F7E77" w:rsidRPr="002F7E77" w:rsidRDefault="00100782" w:rsidP="009145AC">
          <w:pPr>
            <w:pStyle w:val="TOC1"/>
            <w:tabs>
              <w:tab w:val="right" w:leader="dot" w:pos="9628"/>
            </w:tabs>
            <w:jc w:val="both"/>
            <w:rPr>
              <w:noProof/>
              <w:sz w:val="28"/>
              <w:szCs w:val="22"/>
              <w:lang w:val="nl-NL" w:eastAsia="nl-NL"/>
            </w:rPr>
          </w:pPr>
          <w:hyperlink w:anchor="_Toc528841646" w:history="1">
            <w:r w:rsidR="002F7E77" w:rsidRPr="002F7E77">
              <w:rPr>
                <w:rStyle w:val="Hyperlink"/>
                <w:rFonts w:eastAsia="Times New Roman"/>
                <w:noProof/>
                <w:sz w:val="24"/>
                <w:lang w:eastAsia="en-GB"/>
              </w:rPr>
              <w:t>Vision</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46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6</w:t>
            </w:r>
            <w:r w:rsidR="002F7E77" w:rsidRPr="002F7E77">
              <w:rPr>
                <w:noProof/>
                <w:webHidden/>
                <w:sz w:val="24"/>
              </w:rPr>
              <w:fldChar w:fldCharType="end"/>
            </w:r>
          </w:hyperlink>
        </w:p>
        <w:p w14:paraId="3D60E435" w14:textId="6C3467D4" w:rsidR="002F7E77" w:rsidRPr="002F7E77" w:rsidRDefault="00100782" w:rsidP="009145AC">
          <w:pPr>
            <w:pStyle w:val="TOC1"/>
            <w:tabs>
              <w:tab w:val="right" w:leader="dot" w:pos="9628"/>
            </w:tabs>
            <w:jc w:val="both"/>
            <w:rPr>
              <w:noProof/>
              <w:sz w:val="28"/>
              <w:szCs w:val="22"/>
              <w:lang w:val="nl-NL" w:eastAsia="nl-NL"/>
            </w:rPr>
          </w:pPr>
          <w:hyperlink w:anchor="_Toc528841647" w:history="1">
            <w:r w:rsidR="002F7E77" w:rsidRPr="002F7E77">
              <w:rPr>
                <w:rStyle w:val="Hyperlink"/>
                <w:noProof/>
                <w:sz w:val="24"/>
              </w:rPr>
              <w:t>Practices</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47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7</w:t>
            </w:r>
            <w:r w:rsidR="002F7E77" w:rsidRPr="002F7E77">
              <w:rPr>
                <w:noProof/>
                <w:webHidden/>
                <w:sz w:val="24"/>
              </w:rPr>
              <w:fldChar w:fldCharType="end"/>
            </w:r>
          </w:hyperlink>
        </w:p>
        <w:p w14:paraId="491F9068" w14:textId="089A0D6A" w:rsidR="002F7E77" w:rsidRPr="002F7E77" w:rsidRDefault="00100782" w:rsidP="009145AC">
          <w:pPr>
            <w:pStyle w:val="TOC2"/>
            <w:tabs>
              <w:tab w:val="right" w:leader="dot" w:pos="9628"/>
            </w:tabs>
            <w:jc w:val="both"/>
            <w:rPr>
              <w:noProof/>
              <w:sz w:val="28"/>
              <w:szCs w:val="22"/>
              <w:lang w:val="nl-NL" w:eastAsia="nl-NL"/>
            </w:rPr>
          </w:pPr>
          <w:hyperlink w:anchor="_Toc528841648" w:history="1">
            <w:r w:rsidR="002F7E77" w:rsidRPr="002F7E77">
              <w:rPr>
                <w:rStyle w:val="Hyperlink"/>
                <w:i/>
                <w:iCs/>
                <w:noProof/>
                <w:sz w:val="24"/>
              </w:rPr>
              <w:t>EU and National subsidies:</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48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7</w:t>
            </w:r>
            <w:r w:rsidR="002F7E77" w:rsidRPr="002F7E77">
              <w:rPr>
                <w:noProof/>
                <w:webHidden/>
                <w:sz w:val="24"/>
              </w:rPr>
              <w:fldChar w:fldCharType="end"/>
            </w:r>
          </w:hyperlink>
        </w:p>
        <w:p w14:paraId="5AF3C6BD" w14:textId="125C6B03" w:rsidR="002F7E77" w:rsidRPr="002F7E77" w:rsidRDefault="00100782" w:rsidP="009145AC">
          <w:pPr>
            <w:pStyle w:val="TOC2"/>
            <w:tabs>
              <w:tab w:val="right" w:leader="dot" w:pos="9628"/>
            </w:tabs>
            <w:jc w:val="both"/>
            <w:rPr>
              <w:noProof/>
              <w:sz w:val="28"/>
              <w:szCs w:val="22"/>
              <w:lang w:val="nl-NL" w:eastAsia="nl-NL"/>
            </w:rPr>
          </w:pPr>
          <w:hyperlink w:anchor="_Toc528841649" w:history="1">
            <w:r w:rsidR="002F7E77" w:rsidRPr="002F7E77">
              <w:rPr>
                <w:rStyle w:val="Hyperlink"/>
                <w:i/>
                <w:iCs/>
                <w:noProof/>
                <w:sz w:val="24"/>
              </w:rPr>
              <w:t>New agricultural techniques in the area:</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49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7</w:t>
            </w:r>
            <w:r w:rsidR="002F7E77" w:rsidRPr="002F7E77">
              <w:rPr>
                <w:noProof/>
                <w:webHidden/>
                <w:sz w:val="24"/>
              </w:rPr>
              <w:fldChar w:fldCharType="end"/>
            </w:r>
          </w:hyperlink>
        </w:p>
        <w:p w14:paraId="551C1C26" w14:textId="645541F9" w:rsidR="002F7E77" w:rsidRPr="002F7E77" w:rsidRDefault="00100782" w:rsidP="009145AC">
          <w:pPr>
            <w:pStyle w:val="TOC2"/>
            <w:tabs>
              <w:tab w:val="right" w:leader="dot" w:pos="9628"/>
            </w:tabs>
            <w:jc w:val="both"/>
            <w:rPr>
              <w:noProof/>
              <w:sz w:val="28"/>
              <w:szCs w:val="22"/>
              <w:lang w:val="nl-NL" w:eastAsia="nl-NL"/>
            </w:rPr>
          </w:pPr>
          <w:hyperlink w:anchor="_Toc528841650" w:history="1">
            <w:r w:rsidR="002F7E77" w:rsidRPr="002F7E77">
              <w:rPr>
                <w:rStyle w:val="Hyperlink"/>
                <w:i/>
                <w:iCs/>
                <w:noProof/>
                <w:sz w:val="24"/>
              </w:rPr>
              <w:t>Additional interventions:</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50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8</w:t>
            </w:r>
            <w:r w:rsidR="002F7E77" w:rsidRPr="002F7E77">
              <w:rPr>
                <w:noProof/>
                <w:webHidden/>
                <w:sz w:val="24"/>
              </w:rPr>
              <w:fldChar w:fldCharType="end"/>
            </w:r>
          </w:hyperlink>
        </w:p>
        <w:p w14:paraId="3270AF54" w14:textId="05455CA7" w:rsidR="002F7E77" w:rsidRPr="002F7E77" w:rsidRDefault="00100782" w:rsidP="009145AC">
          <w:pPr>
            <w:pStyle w:val="TOC2"/>
            <w:tabs>
              <w:tab w:val="right" w:leader="dot" w:pos="9628"/>
            </w:tabs>
            <w:jc w:val="both"/>
            <w:rPr>
              <w:noProof/>
              <w:sz w:val="28"/>
              <w:szCs w:val="22"/>
              <w:lang w:val="nl-NL" w:eastAsia="nl-NL"/>
            </w:rPr>
          </w:pPr>
          <w:hyperlink w:anchor="_Toc528841651" w:history="1">
            <w:r w:rsidR="002F7E77" w:rsidRPr="002F7E77">
              <w:rPr>
                <w:rStyle w:val="Hyperlink"/>
                <w:i/>
                <w:iCs/>
                <w:noProof/>
                <w:sz w:val="24"/>
              </w:rPr>
              <w:t>Business model:</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51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8</w:t>
            </w:r>
            <w:r w:rsidR="002F7E77" w:rsidRPr="002F7E77">
              <w:rPr>
                <w:noProof/>
                <w:webHidden/>
                <w:sz w:val="24"/>
              </w:rPr>
              <w:fldChar w:fldCharType="end"/>
            </w:r>
          </w:hyperlink>
        </w:p>
        <w:p w14:paraId="2802F4F8" w14:textId="4C4235A6" w:rsidR="002F7E77" w:rsidRPr="002F7E77" w:rsidRDefault="00100782" w:rsidP="009145AC">
          <w:pPr>
            <w:pStyle w:val="TOC1"/>
            <w:tabs>
              <w:tab w:val="right" w:leader="dot" w:pos="9628"/>
            </w:tabs>
            <w:jc w:val="both"/>
            <w:rPr>
              <w:noProof/>
              <w:sz w:val="28"/>
              <w:szCs w:val="22"/>
              <w:lang w:val="nl-NL" w:eastAsia="nl-NL"/>
            </w:rPr>
          </w:pPr>
          <w:hyperlink w:anchor="_Toc528841652" w:history="1">
            <w:r w:rsidR="002F7E77" w:rsidRPr="002F7E77">
              <w:rPr>
                <w:rStyle w:val="Hyperlink"/>
                <w:noProof/>
                <w:sz w:val="24"/>
              </w:rPr>
              <w:t>Monitoring and research agenda</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52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10</w:t>
            </w:r>
            <w:r w:rsidR="002F7E77" w:rsidRPr="002F7E77">
              <w:rPr>
                <w:noProof/>
                <w:webHidden/>
                <w:sz w:val="24"/>
              </w:rPr>
              <w:fldChar w:fldCharType="end"/>
            </w:r>
          </w:hyperlink>
        </w:p>
        <w:p w14:paraId="147CA490" w14:textId="034D36EB" w:rsidR="002F7E77" w:rsidRPr="002F7E77" w:rsidRDefault="00100782" w:rsidP="009145AC">
          <w:pPr>
            <w:pStyle w:val="TOC2"/>
            <w:tabs>
              <w:tab w:val="right" w:leader="dot" w:pos="9628"/>
            </w:tabs>
            <w:jc w:val="both"/>
            <w:rPr>
              <w:noProof/>
              <w:sz w:val="28"/>
              <w:szCs w:val="22"/>
              <w:lang w:val="nl-NL" w:eastAsia="nl-NL"/>
            </w:rPr>
          </w:pPr>
          <w:hyperlink w:anchor="_Toc528841653" w:history="1">
            <w:r w:rsidR="002F7E77" w:rsidRPr="002F7E77">
              <w:rPr>
                <w:rStyle w:val="Hyperlink"/>
                <w:i/>
                <w:iCs/>
                <w:noProof/>
                <w:sz w:val="24"/>
              </w:rPr>
              <w:t>Birds</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53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10</w:t>
            </w:r>
            <w:r w:rsidR="002F7E77" w:rsidRPr="002F7E77">
              <w:rPr>
                <w:noProof/>
                <w:webHidden/>
                <w:sz w:val="24"/>
              </w:rPr>
              <w:fldChar w:fldCharType="end"/>
            </w:r>
          </w:hyperlink>
        </w:p>
        <w:p w14:paraId="0CC1F352" w14:textId="4DFF9E7D" w:rsidR="002F7E77" w:rsidRPr="002F7E77" w:rsidRDefault="00100782" w:rsidP="009145AC">
          <w:pPr>
            <w:pStyle w:val="TOC2"/>
            <w:tabs>
              <w:tab w:val="right" w:leader="dot" w:pos="9628"/>
            </w:tabs>
            <w:jc w:val="both"/>
            <w:rPr>
              <w:noProof/>
              <w:sz w:val="28"/>
              <w:szCs w:val="22"/>
              <w:lang w:val="nl-NL" w:eastAsia="nl-NL"/>
            </w:rPr>
          </w:pPr>
          <w:hyperlink w:anchor="_Toc528841654" w:history="1">
            <w:r w:rsidR="002F7E77" w:rsidRPr="002F7E77">
              <w:rPr>
                <w:rStyle w:val="Hyperlink"/>
                <w:i/>
                <w:iCs/>
                <w:noProof/>
                <w:sz w:val="24"/>
              </w:rPr>
              <w:t>Flower strips (</w:t>
            </w:r>
            <w:r w:rsidR="004142F5">
              <w:rPr>
                <w:rStyle w:val="Hyperlink"/>
                <w:i/>
                <w:iCs/>
                <w:noProof/>
                <w:sz w:val="24"/>
              </w:rPr>
              <w:t>invertebrate</w:t>
            </w:r>
            <w:r w:rsidR="002F7E77" w:rsidRPr="002F7E77">
              <w:rPr>
                <w:rStyle w:val="Hyperlink"/>
                <w:i/>
                <w:iCs/>
                <w:noProof/>
                <w:sz w:val="24"/>
              </w:rPr>
              <w:t>s &amp; vegetation)</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54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10</w:t>
            </w:r>
            <w:r w:rsidR="002F7E77" w:rsidRPr="002F7E77">
              <w:rPr>
                <w:noProof/>
                <w:webHidden/>
                <w:sz w:val="24"/>
              </w:rPr>
              <w:fldChar w:fldCharType="end"/>
            </w:r>
          </w:hyperlink>
        </w:p>
        <w:p w14:paraId="07A03D73" w14:textId="47CABE7C" w:rsidR="002F7E77" w:rsidRPr="002F7E77" w:rsidRDefault="00100782" w:rsidP="009145AC">
          <w:pPr>
            <w:pStyle w:val="TOC2"/>
            <w:tabs>
              <w:tab w:val="right" w:leader="dot" w:pos="9628"/>
            </w:tabs>
            <w:jc w:val="both"/>
            <w:rPr>
              <w:noProof/>
              <w:sz w:val="28"/>
              <w:szCs w:val="22"/>
              <w:lang w:val="nl-NL" w:eastAsia="nl-NL"/>
            </w:rPr>
          </w:pPr>
          <w:hyperlink w:anchor="_Toc528841655" w:history="1">
            <w:r w:rsidR="002F7E77" w:rsidRPr="002F7E77">
              <w:rPr>
                <w:rStyle w:val="Hyperlink"/>
                <w:i/>
                <w:iCs/>
                <w:noProof/>
                <w:sz w:val="24"/>
              </w:rPr>
              <w:t>Soil</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55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10</w:t>
            </w:r>
            <w:r w:rsidR="002F7E77" w:rsidRPr="002F7E77">
              <w:rPr>
                <w:noProof/>
                <w:webHidden/>
                <w:sz w:val="24"/>
              </w:rPr>
              <w:fldChar w:fldCharType="end"/>
            </w:r>
          </w:hyperlink>
        </w:p>
        <w:p w14:paraId="29622225" w14:textId="14AA7AFE" w:rsidR="002F7E77" w:rsidRPr="002F7E77" w:rsidRDefault="00100782" w:rsidP="009145AC">
          <w:pPr>
            <w:pStyle w:val="TOC2"/>
            <w:tabs>
              <w:tab w:val="right" w:leader="dot" w:pos="9628"/>
            </w:tabs>
            <w:jc w:val="both"/>
            <w:rPr>
              <w:noProof/>
              <w:sz w:val="28"/>
              <w:szCs w:val="22"/>
              <w:lang w:val="nl-NL" w:eastAsia="nl-NL"/>
            </w:rPr>
          </w:pPr>
          <w:hyperlink w:anchor="_Toc528841656" w:history="1">
            <w:r w:rsidR="002F7E77" w:rsidRPr="002F7E77">
              <w:rPr>
                <w:rStyle w:val="Hyperlink"/>
                <w:i/>
                <w:iCs/>
                <w:noProof/>
                <w:sz w:val="24"/>
              </w:rPr>
              <w:t>Experiment</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56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10</w:t>
            </w:r>
            <w:r w:rsidR="002F7E77" w:rsidRPr="002F7E77">
              <w:rPr>
                <w:noProof/>
                <w:webHidden/>
                <w:sz w:val="24"/>
              </w:rPr>
              <w:fldChar w:fldCharType="end"/>
            </w:r>
          </w:hyperlink>
        </w:p>
        <w:p w14:paraId="34C4B637" w14:textId="6251D83C" w:rsidR="002F7E77" w:rsidRPr="002F7E77" w:rsidRDefault="00100782" w:rsidP="009145AC">
          <w:pPr>
            <w:pStyle w:val="TOC1"/>
            <w:tabs>
              <w:tab w:val="right" w:leader="dot" w:pos="9628"/>
            </w:tabs>
            <w:jc w:val="both"/>
            <w:rPr>
              <w:noProof/>
              <w:sz w:val="28"/>
              <w:szCs w:val="22"/>
              <w:lang w:val="nl-NL" w:eastAsia="nl-NL"/>
            </w:rPr>
          </w:pPr>
          <w:hyperlink w:anchor="_Toc528841657" w:history="1">
            <w:r w:rsidR="002F7E77" w:rsidRPr="002F7E77">
              <w:rPr>
                <w:rStyle w:val="Hyperlink"/>
                <w:noProof/>
                <w:sz w:val="24"/>
                <w:lang w:val="nl-NL"/>
              </w:rPr>
              <w:t>References</w:t>
            </w:r>
            <w:r w:rsidR="002F7E77" w:rsidRPr="002F7E77">
              <w:rPr>
                <w:noProof/>
                <w:webHidden/>
                <w:sz w:val="24"/>
              </w:rPr>
              <w:tab/>
            </w:r>
            <w:r w:rsidR="002F7E77" w:rsidRPr="002F7E77">
              <w:rPr>
                <w:noProof/>
                <w:webHidden/>
                <w:sz w:val="24"/>
              </w:rPr>
              <w:fldChar w:fldCharType="begin"/>
            </w:r>
            <w:r w:rsidR="002F7E77" w:rsidRPr="002F7E77">
              <w:rPr>
                <w:noProof/>
                <w:webHidden/>
                <w:sz w:val="24"/>
              </w:rPr>
              <w:instrText xml:space="preserve"> PAGEREF _Toc528841657 \h </w:instrText>
            </w:r>
            <w:r w:rsidR="002F7E77" w:rsidRPr="002F7E77">
              <w:rPr>
                <w:noProof/>
                <w:webHidden/>
                <w:sz w:val="24"/>
              </w:rPr>
            </w:r>
            <w:r w:rsidR="002F7E77" w:rsidRPr="002F7E77">
              <w:rPr>
                <w:noProof/>
                <w:webHidden/>
                <w:sz w:val="24"/>
              </w:rPr>
              <w:fldChar w:fldCharType="separate"/>
            </w:r>
            <w:r w:rsidR="002F7E77" w:rsidRPr="002F7E77">
              <w:rPr>
                <w:noProof/>
                <w:webHidden/>
                <w:sz w:val="24"/>
              </w:rPr>
              <w:t>12</w:t>
            </w:r>
            <w:r w:rsidR="002F7E77" w:rsidRPr="002F7E77">
              <w:rPr>
                <w:noProof/>
                <w:webHidden/>
                <w:sz w:val="24"/>
              </w:rPr>
              <w:fldChar w:fldCharType="end"/>
            </w:r>
          </w:hyperlink>
        </w:p>
        <w:p w14:paraId="69C2F220" w14:textId="78E15E3E" w:rsidR="002F7E77" w:rsidRDefault="002F7E77" w:rsidP="009145AC">
          <w:pPr>
            <w:jc w:val="both"/>
          </w:pPr>
          <w:r w:rsidRPr="002F7E77">
            <w:rPr>
              <w:b/>
              <w:bCs/>
              <w:sz w:val="24"/>
            </w:rPr>
            <w:fldChar w:fldCharType="end"/>
          </w:r>
        </w:p>
      </w:sdtContent>
    </w:sdt>
    <w:p w14:paraId="2F9FC5C4" w14:textId="4F03A74D" w:rsidR="008D2A46" w:rsidRDefault="008D2A46" w:rsidP="009145AC">
      <w:pPr>
        <w:spacing w:after="0" w:line="276" w:lineRule="auto"/>
        <w:jc w:val="both"/>
      </w:pPr>
    </w:p>
    <w:p w14:paraId="125912B0" w14:textId="7E2EA49A" w:rsidR="008D2A46" w:rsidRDefault="008D2A46" w:rsidP="009145AC">
      <w:pPr>
        <w:spacing w:after="0" w:line="276" w:lineRule="auto"/>
        <w:jc w:val="both"/>
      </w:pPr>
    </w:p>
    <w:p w14:paraId="5E6DB0C3" w14:textId="31231CC1" w:rsidR="008D2A46" w:rsidRDefault="008D2A46" w:rsidP="009145AC">
      <w:pPr>
        <w:spacing w:after="0" w:line="276" w:lineRule="auto"/>
        <w:jc w:val="both"/>
      </w:pPr>
    </w:p>
    <w:p w14:paraId="2B12F1E1" w14:textId="10D60F72" w:rsidR="008D2A46" w:rsidRDefault="008D2A46" w:rsidP="009145AC">
      <w:pPr>
        <w:spacing w:after="0" w:line="276" w:lineRule="auto"/>
        <w:jc w:val="both"/>
      </w:pPr>
    </w:p>
    <w:p w14:paraId="7F1B3F8F" w14:textId="5362452A" w:rsidR="008D2A46" w:rsidRDefault="008D2A46" w:rsidP="009145AC">
      <w:pPr>
        <w:spacing w:after="0" w:line="276" w:lineRule="auto"/>
        <w:jc w:val="both"/>
      </w:pPr>
    </w:p>
    <w:p w14:paraId="7C042B9B" w14:textId="4709C0DC" w:rsidR="008D2A46" w:rsidRDefault="008D2A46" w:rsidP="009145AC">
      <w:pPr>
        <w:spacing w:after="0" w:line="276" w:lineRule="auto"/>
        <w:jc w:val="both"/>
      </w:pPr>
    </w:p>
    <w:p w14:paraId="5C3892F5" w14:textId="016AB572" w:rsidR="008D2A46" w:rsidRDefault="008D2A46" w:rsidP="009145AC">
      <w:pPr>
        <w:spacing w:after="0" w:line="276" w:lineRule="auto"/>
        <w:jc w:val="both"/>
      </w:pPr>
    </w:p>
    <w:p w14:paraId="75BF943A" w14:textId="51A66FA7" w:rsidR="008D2A46" w:rsidRDefault="008D2A46" w:rsidP="009145AC">
      <w:pPr>
        <w:spacing w:after="0" w:line="276" w:lineRule="auto"/>
        <w:jc w:val="both"/>
      </w:pPr>
    </w:p>
    <w:p w14:paraId="18B85CF9" w14:textId="11AC5D1F" w:rsidR="008D2A46" w:rsidRPr="002F7E77" w:rsidRDefault="008D2A46" w:rsidP="009145AC">
      <w:pPr>
        <w:spacing w:after="0" w:line="276" w:lineRule="auto"/>
        <w:jc w:val="both"/>
      </w:pPr>
    </w:p>
    <w:p w14:paraId="13851DF6" w14:textId="7482FF04" w:rsidR="008D2A46" w:rsidRPr="008D2A46" w:rsidRDefault="008D2A46" w:rsidP="009145AC">
      <w:pPr>
        <w:pStyle w:val="Heading1"/>
        <w:jc w:val="both"/>
      </w:pPr>
      <w:bookmarkStart w:id="6" w:name="_Toc528841184"/>
      <w:bookmarkStart w:id="7" w:name="_Toc528841389"/>
      <w:bookmarkStart w:id="8" w:name="_Toc528841499"/>
      <w:bookmarkStart w:id="9" w:name="_Toc528841638"/>
      <w:r w:rsidRPr="008D2A46">
        <w:lastRenderedPageBreak/>
        <w:t>Introduction</w:t>
      </w:r>
      <w:bookmarkEnd w:id="6"/>
      <w:bookmarkEnd w:id="7"/>
      <w:bookmarkEnd w:id="8"/>
      <w:bookmarkEnd w:id="9"/>
    </w:p>
    <w:p w14:paraId="380F0755" w14:textId="77777777" w:rsidR="008D2A46" w:rsidRDefault="008D2A46" w:rsidP="009145AC">
      <w:pPr>
        <w:spacing w:after="0" w:line="276" w:lineRule="auto"/>
        <w:jc w:val="both"/>
      </w:pPr>
    </w:p>
    <w:p w14:paraId="6A2DE934" w14:textId="2D164D98" w:rsidR="008D2A46" w:rsidRPr="00801A14" w:rsidRDefault="008D2A46" w:rsidP="009145AC">
      <w:pPr>
        <w:spacing w:after="0" w:line="276" w:lineRule="auto"/>
        <w:jc w:val="both"/>
        <w:rPr>
          <w:sz w:val="22"/>
        </w:rPr>
      </w:pPr>
      <w:r w:rsidRPr="00801A14">
        <w:rPr>
          <w:sz w:val="22"/>
        </w:rPr>
        <w:t xml:space="preserve">Biodiversity in agricultural areas has declined strongly over the last 50 years, because of the negative effects of agricultural intensification </w:t>
      </w:r>
      <w:r w:rsidR="00BE3316">
        <w:rPr>
          <w:sz w:val="22"/>
        </w:rPr>
        <w:fldChar w:fldCharType="begin" w:fldLock="1"/>
      </w:r>
      <w:r w:rsidR="000E1F52">
        <w:rPr>
          <w:sz w:val="22"/>
        </w:rPr>
        <w:instrText>ADDIN CSL_CITATION {"citationItems":[{"id":"ITEM-1","itemData":{"DOI":"10.1016/j.baae.2009.12.001","abstract":"During the last 50 years, agricultural intensification has caused many wild plant and animal species to go extinct regionally or nationally and has profoundly changed the functioning of agro-ecosystems. Agricultural intensification has many components, such as loss of landscape elements, enlarged farm and field sizes and larger inputs of fertilizer and pesticides. However, very little is known about the relative contribution of these variables to the large-scale negative effects on biodiversity. In this study, we disentangled the impacts of various components of agricultural intensification on species diversity of wild plants, carabids and ground-nesting farmland birds and on the biological control of aphids. In a Europe-wide study in eight West and East European countries, we found important negative effects of agricultural intensification on wild plant, carabid and bird species diversity and on the potential for biological pest control, as estimated from the number of aphids taken by predators. Of the 13 components of intensification we measured, use of insecticides and fungicides had consistent negative effects on biodiversity. Insecticides also reduced the biological control potential. Organic farming and other agri-environment schemes aiming to mitigate the negative","author":[{"dropping-particle":"","family":"Geiger","given":"Flavia","non-dropping-particle":"","parse-names":false,"suffix":""},{"dropping-particle":"","family":"Bengtsson","given":"Jan","non-dropping-particle":"","parse-names":false,"suffix":""},{"dropping-particle":"","family":"Berendse","given":"Frank","non-dropping-particle":"","parse-names":false,"suffix":""},{"dropping-particle":"","family":"Weisser","given":"Wolfgang W","non-dropping-particle":"","parse-names":false,"suffix":""},{"dropping-particle":"","family":"Emmerson","given":"Mark","non-dropping-particle":"","parse-names":false,"suffix":""},{"dropping-particle":"","family":"Morales","given":"Manuel B","non-dropping-particle":"","parse-names":false,"suffix":""},{"dropping-particle":"","family":"Ceryngier","given":"Piotr","non-dropping-particle":"","parse-names":false,"suffix":""},{"dropping-particle":"","family":"Liira","given":"Jaan","non-dropping-particle":"","parse-names":false,"suffix":""},{"dropping-particle":"","family":"Tscharntke","given":"Teja","non-dropping-particle":"","parse-names":false,"suffix":""},{"dropping-particle":"","family":"Winqvist","given":"Camilla","non-dropping-particle":"","parse-names":false,"suffix":""},{"dropping-particle":"","family":"Eggers","given":"Sönke","non-dropping-particle":"","parse-names":false,"suffix":""},{"dropping-particle":"","family":"Bommarco","given":"Riccardo","non-dropping-particle":"","parse-names":false,"suffix":""},{"dropping-particle":"","family":"Pärt","given":"Tomas","non-dropping-particle":"","parse-names":false,"suffix":""},{"dropping-particle":"","family":"Bretagnolle","given":"Vincent","non-dropping-particle":"","parse-names":false,"suffix":""},{"dropping-particle":"","family":"Plantegenest","given":"Manuel","non-dropping-particle":"","parse-names":false,"suffix":""},{"dropping-particle":"","family":"Clement","given":"Lars W","non-dropping-particle":"","parse-names":false,"suffix":""},{"dropping-particle":"","family":"Dennis","given":"Christopher","non-dropping-particle":"","parse-names":false,"suffix":""},{"dropping-particle":"","family":"Palmer","given":"Catherine","non-dropping-particle":"","parse-names":false,"suffix":""},{"dropping-particle":"","family":"Oñate","given":"Juan J","non-dropping-particle":"","parse-names":false,"suffix":""},{"dropping-particle":"","family":"Guerrero","given":"Irene","non-dropping-particle":"","parse-names":false,"suffix":""},{"dropping-particle":"","family":"Hawro","given":"Violetta","non-dropping-particle":"","parse-names":false,"suffix":""},{"dropping-particle":"","family":"Aavik","given":"Tsipe","non-dropping-particle":"","parse-names":false,"suffix":""},{"dropping-particle":"","family":"Thies","given":"Carsten","non-dropping-particle":"","parse-names":false,"suffix":""},{"dropping-particle":"","family":"Flohre","given":"Andreas","non-dropping-particle":"","parse-names":false,"suffix":""},{"dropping-particle":"","family":"Hänke","given":"Sebastian","non-dropping-particle":"","parse-names":false,"suffix":""},{"dropping-particle":"","family":"Fischer","given":"Christina","non-dropping-particle":"","parse-names":false,"suffix":""},{"dropping-particle":"","family":"Goedhart","given":"Paul W","non-dropping-particle":"","parse-names":false,"suffix":""},{"dropping-particle":"","family":"Inchausti","given":"Pablo","non-dropping-particle":"","parse-names":false,"suffix":""}],"container-title":"Basic and Applied Ecology","id":"ITEM-1","issued":{"date-parts":[["2010"]]},"page":"97-105","title":"Persistent negative effects of pesticides on biodiversity and biological control potential on European farmland ARTICLE IN PRESS","type":"article-journal","volume":"11"},"uris":["http://www.mendeley.com/documents/?uuid=49d2d0f1-9a28-3e23-912b-6c4fd638ea8a"]}],"mendeley":{"formattedCitation":"(Geiger &lt;i&gt;et al.&lt;/i&gt;, 2010)","plainTextFormattedCitation":"(Geiger et al., 2010)","previouslyFormattedCitation":"(Geiger &lt;i&gt;et al.&lt;/i&gt;, 2010)"},"properties":{"noteIndex":0},"schema":"https://github.com/citation-style-language/schema/raw/master/csl-citation.json"}</w:instrText>
      </w:r>
      <w:r w:rsidR="00BE3316">
        <w:rPr>
          <w:sz w:val="22"/>
        </w:rPr>
        <w:fldChar w:fldCharType="separate"/>
      </w:r>
      <w:r w:rsidR="00BE3316" w:rsidRPr="00BE3316">
        <w:rPr>
          <w:noProof/>
          <w:sz w:val="22"/>
        </w:rPr>
        <w:t xml:space="preserve">(Geiger </w:t>
      </w:r>
      <w:r w:rsidR="00BE3316" w:rsidRPr="00BE3316">
        <w:rPr>
          <w:i/>
          <w:noProof/>
          <w:sz w:val="22"/>
        </w:rPr>
        <w:t>et al.</w:t>
      </w:r>
      <w:r w:rsidR="00BE3316" w:rsidRPr="00BE3316">
        <w:rPr>
          <w:noProof/>
          <w:sz w:val="22"/>
        </w:rPr>
        <w:t>, 2010)</w:t>
      </w:r>
      <w:r w:rsidR="00BE3316">
        <w:rPr>
          <w:sz w:val="22"/>
        </w:rPr>
        <w:fldChar w:fldCharType="end"/>
      </w:r>
      <w:r w:rsidRPr="00801A14">
        <w:rPr>
          <w:sz w:val="22"/>
        </w:rPr>
        <w:t>. Nowadays small and conservative measurements are taken in order to get the biodiversity back</w:t>
      </w:r>
      <w:r w:rsidR="004142F5">
        <w:rPr>
          <w:sz w:val="22"/>
        </w:rPr>
        <w:t>, o</w:t>
      </w:r>
      <w:r w:rsidRPr="00801A14">
        <w:rPr>
          <w:sz w:val="22"/>
        </w:rPr>
        <w:t xml:space="preserve">ften </w:t>
      </w:r>
      <w:r w:rsidR="004142F5">
        <w:rPr>
          <w:sz w:val="22"/>
        </w:rPr>
        <w:t>encouraged</w:t>
      </w:r>
      <w:r w:rsidRPr="00801A14">
        <w:rPr>
          <w:sz w:val="22"/>
        </w:rPr>
        <w:t xml:space="preserve"> by subsidies of individual countries or the European Union</w:t>
      </w:r>
      <w:r w:rsidR="004142F5">
        <w:rPr>
          <w:sz w:val="22"/>
        </w:rPr>
        <w:t>.</w:t>
      </w:r>
      <w:r w:rsidRPr="00801A14">
        <w:rPr>
          <w:sz w:val="22"/>
        </w:rPr>
        <w:t xml:space="preserve"> </w:t>
      </w:r>
      <w:r w:rsidR="004142F5">
        <w:rPr>
          <w:sz w:val="22"/>
        </w:rPr>
        <w:t>N</w:t>
      </w:r>
      <w:r w:rsidRPr="00801A14">
        <w:rPr>
          <w:sz w:val="22"/>
        </w:rPr>
        <w:t>ew and revolutionary techn</w:t>
      </w:r>
      <w:r w:rsidR="004142F5">
        <w:rPr>
          <w:sz w:val="22"/>
        </w:rPr>
        <w:t>iques are available to support biodiversity</w:t>
      </w:r>
      <w:r w:rsidRPr="00801A14">
        <w:rPr>
          <w:sz w:val="22"/>
        </w:rPr>
        <w:t>. In this report</w:t>
      </w:r>
      <w:r w:rsidR="004142F5">
        <w:rPr>
          <w:sz w:val="22"/>
        </w:rPr>
        <w:t>,</w:t>
      </w:r>
      <w:r w:rsidRPr="00801A14">
        <w:rPr>
          <w:sz w:val="22"/>
        </w:rPr>
        <w:t xml:space="preserve"> </w:t>
      </w:r>
      <w:r w:rsidR="004142F5">
        <w:rPr>
          <w:sz w:val="22"/>
        </w:rPr>
        <w:t>t</w:t>
      </w:r>
      <w:r w:rsidRPr="00801A14">
        <w:rPr>
          <w:sz w:val="22"/>
        </w:rPr>
        <w:t>he current evidence for</w:t>
      </w:r>
      <w:r w:rsidR="004142F5">
        <w:rPr>
          <w:sz w:val="22"/>
        </w:rPr>
        <w:t xml:space="preserve"> different</w:t>
      </w:r>
      <w:r w:rsidRPr="00801A14">
        <w:rPr>
          <w:sz w:val="22"/>
        </w:rPr>
        <w:t xml:space="preserve"> techniques </w:t>
      </w:r>
      <w:r w:rsidR="004142F5">
        <w:rPr>
          <w:sz w:val="22"/>
        </w:rPr>
        <w:t>has been</w:t>
      </w:r>
      <w:r w:rsidRPr="00801A14">
        <w:rPr>
          <w:sz w:val="22"/>
        </w:rPr>
        <w:t xml:space="preserve"> collected </w:t>
      </w:r>
      <w:r w:rsidR="004142F5">
        <w:rPr>
          <w:sz w:val="22"/>
        </w:rPr>
        <w:t xml:space="preserve">with the </w:t>
      </w:r>
      <w:r w:rsidRPr="00801A14">
        <w:rPr>
          <w:sz w:val="22"/>
        </w:rPr>
        <w:t>aim</w:t>
      </w:r>
      <w:r w:rsidR="00C67445">
        <w:rPr>
          <w:sz w:val="22"/>
        </w:rPr>
        <w:t xml:space="preserve"> to</w:t>
      </w:r>
      <w:r w:rsidRPr="00801A14">
        <w:rPr>
          <w:sz w:val="22"/>
        </w:rPr>
        <w:t xml:space="preserve"> formulat</w:t>
      </w:r>
      <w:r w:rsidR="00C67445">
        <w:rPr>
          <w:sz w:val="22"/>
        </w:rPr>
        <w:t>e</w:t>
      </w:r>
      <w:r w:rsidRPr="00801A14">
        <w:rPr>
          <w:sz w:val="22"/>
        </w:rPr>
        <w:t xml:space="preserve"> a management plan for a </w:t>
      </w:r>
      <w:r w:rsidR="004142F5">
        <w:rPr>
          <w:sz w:val="22"/>
        </w:rPr>
        <w:t>farmland</w:t>
      </w:r>
      <w:r w:rsidRPr="00801A14">
        <w:rPr>
          <w:sz w:val="22"/>
        </w:rPr>
        <w:t xml:space="preserve"> near Muntendam</w:t>
      </w:r>
      <w:r w:rsidR="00C67445">
        <w:rPr>
          <w:sz w:val="22"/>
        </w:rPr>
        <w:t>,</w:t>
      </w:r>
      <w:r w:rsidR="00C67445" w:rsidRPr="00C67445">
        <w:rPr>
          <w:sz w:val="22"/>
        </w:rPr>
        <w:t xml:space="preserve"> </w:t>
      </w:r>
      <w:r w:rsidR="00C67445" w:rsidRPr="00801A14">
        <w:rPr>
          <w:sz w:val="22"/>
        </w:rPr>
        <w:t>the Netherlands</w:t>
      </w:r>
      <w:r w:rsidR="00C67445">
        <w:rPr>
          <w:sz w:val="22"/>
        </w:rPr>
        <w:t>, which</w:t>
      </w:r>
      <w:r w:rsidR="00C67445" w:rsidRPr="00801A14">
        <w:rPr>
          <w:sz w:val="22"/>
        </w:rPr>
        <w:t xml:space="preserve"> improve</w:t>
      </w:r>
      <w:r w:rsidR="00C67445">
        <w:rPr>
          <w:sz w:val="22"/>
        </w:rPr>
        <w:t>s</w:t>
      </w:r>
      <w:r w:rsidR="00C67445" w:rsidRPr="00801A14">
        <w:rPr>
          <w:sz w:val="22"/>
        </w:rPr>
        <w:t xml:space="preserve"> biodiversity in </w:t>
      </w:r>
      <w:r w:rsidR="00C67445">
        <w:rPr>
          <w:sz w:val="22"/>
        </w:rPr>
        <w:t xml:space="preserve">these </w:t>
      </w:r>
      <w:r w:rsidR="00C67445" w:rsidRPr="00801A14">
        <w:rPr>
          <w:sz w:val="22"/>
        </w:rPr>
        <w:t>agricultural areas</w:t>
      </w:r>
      <w:r w:rsidRPr="00801A14">
        <w:rPr>
          <w:sz w:val="22"/>
        </w:rPr>
        <w:t>,. The a</w:t>
      </w:r>
      <w:r w:rsidR="004142F5">
        <w:rPr>
          <w:sz w:val="22"/>
        </w:rPr>
        <w:t>mbition</w:t>
      </w:r>
      <w:r w:rsidRPr="00801A14">
        <w:rPr>
          <w:sz w:val="22"/>
        </w:rPr>
        <w:t xml:space="preserve"> of this plan is to combine</w:t>
      </w:r>
      <w:r w:rsidR="00BE3316">
        <w:rPr>
          <w:sz w:val="22"/>
        </w:rPr>
        <w:t xml:space="preserve"> interventions at a</w:t>
      </w:r>
      <w:r w:rsidRPr="00801A14">
        <w:rPr>
          <w:sz w:val="22"/>
        </w:rPr>
        <w:t xml:space="preserve"> different scal</w:t>
      </w:r>
      <w:r w:rsidR="00BE3316">
        <w:rPr>
          <w:sz w:val="22"/>
        </w:rPr>
        <w:t>e</w:t>
      </w:r>
      <w:r w:rsidR="00C67445">
        <w:rPr>
          <w:sz w:val="22"/>
        </w:rPr>
        <w:t>s</w:t>
      </w:r>
      <w:r w:rsidRPr="00801A14">
        <w:rPr>
          <w:sz w:val="22"/>
        </w:rPr>
        <w:t xml:space="preserve"> to create an agricultural area with opportunities for a larger biodiversity of plants, in</w:t>
      </w:r>
      <w:r w:rsidR="00BE3316">
        <w:rPr>
          <w:sz w:val="22"/>
        </w:rPr>
        <w:t>vertebrates</w:t>
      </w:r>
      <w:r w:rsidRPr="00801A14">
        <w:rPr>
          <w:sz w:val="22"/>
        </w:rPr>
        <w:t xml:space="preserve"> and birds to establish, while maintaining  economically profitable agriculture. </w:t>
      </w:r>
    </w:p>
    <w:p w14:paraId="7E587064" w14:textId="77777777" w:rsidR="008D2A46" w:rsidRPr="00801A14" w:rsidRDefault="008D2A46" w:rsidP="009145AC">
      <w:pPr>
        <w:spacing w:after="0" w:line="276" w:lineRule="auto"/>
        <w:jc w:val="both"/>
        <w:rPr>
          <w:sz w:val="22"/>
        </w:rPr>
      </w:pPr>
    </w:p>
    <w:p w14:paraId="21DC99E0" w14:textId="77777777" w:rsidR="008D2A46" w:rsidRPr="00801A14" w:rsidRDefault="008D2A46" w:rsidP="009145AC">
      <w:pPr>
        <w:spacing w:after="0" w:line="276" w:lineRule="auto"/>
        <w:jc w:val="both"/>
        <w:rPr>
          <w:sz w:val="22"/>
        </w:rPr>
      </w:pPr>
      <w:r w:rsidRPr="00801A14">
        <w:rPr>
          <w:sz w:val="22"/>
        </w:rPr>
        <w:t>Currently, the Muntendam area is owned by several different farmers, who already aim to improve biodiversity in their area together. Consequently, it’s necessary to incorporate many different opinions and needs into the management plan.</w:t>
      </w:r>
    </w:p>
    <w:p w14:paraId="2707EF6F" w14:textId="77777777" w:rsidR="008D2A46" w:rsidRPr="00801A14" w:rsidRDefault="008D2A46" w:rsidP="009145AC">
      <w:pPr>
        <w:spacing w:after="0" w:line="276" w:lineRule="auto"/>
        <w:jc w:val="both"/>
        <w:rPr>
          <w:sz w:val="22"/>
        </w:rPr>
      </w:pPr>
    </w:p>
    <w:p w14:paraId="332DBFAB" w14:textId="3EA81BC2" w:rsidR="002F7E77" w:rsidRPr="004142F5" w:rsidRDefault="008D2A46" w:rsidP="009145AC">
      <w:pPr>
        <w:spacing w:after="0" w:line="276" w:lineRule="auto"/>
        <w:jc w:val="both"/>
        <w:rPr>
          <w:sz w:val="22"/>
        </w:rPr>
      </w:pPr>
      <w:r w:rsidRPr="00801A14">
        <w:rPr>
          <w:sz w:val="22"/>
        </w:rPr>
        <w:t xml:space="preserve">During a field visit to the area, the landscape was </w:t>
      </w:r>
      <w:r w:rsidR="00801A14" w:rsidRPr="00801A14">
        <w:rPr>
          <w:sz w:val="22"/>
        </w:rPr>
        <w:t>analysed</w:t>
      </w:r>
      <w:r w:rsidRPr="00801A14">
        <w:rPr>
          <w:sz w:val="22"/>
        </w:rPr>
        <w:t xml:space="preserve"> and </w:t>
      </w:r>
      <w:r w:rsidR="00C67445">
        <w:rPr>
          <w:sz w:val="22"/>
        </w:rPr>
        <w:t xml:space="preserve">the current </w:t>
      </w:r>
      <w:r w:rsidRPr="00801A14">
        <w:rPr>
          <w:sz w:val="22"/>
        </w:rPr>
        <w:t xml:space="preserve">management </w:t>
      </w:r>
      <w:r w:rsidR="00C67445">
        <w:rPr>
          <w:sz w:val="22"/>
        </w:rPr>
        <w:t xml:space="preserve">of the area </w:t>
      </w:r>
      <w:r w:rsidRPr="00801A14">
        <w:rPr>
          <w:sz w:val="22"/>
        </w:rPr>
        <w:t xml:space="preserve">was discussed with one of the farmers. Afterwards, the vision was established based on a literature search to determine which management techniques are most valuable </w:t>
      </w:r>
      <w:r w:rsidR="00C67445">
        <w:rPr>
          <w:sz w:val="22"/>
        </w:rPr>
        <w:t>for</w:t>
      </w:r>
      <w:r w:rsidRPr="00801A14">
        <w:rPr>
          <w:sz w:val="22"/>
        </w:rPr>
        <w:t xml:space="preserve"> biodiversity, and how it would affect the profit of the farms. Monitoring schemes were designed, so the effect of the new management can be tested and adjusted if necessary. The result is a new management plan for the area for the next 20 years.</w:t>
      </w:r>
    </w:p>
    <w:p w14:paraId="72B43C9C" w14:textId="77777777" w:rsidR="00292F65" w:rsidRPr="00292F65" w:rsidRDefault="00292F65" w:rsidP="009145AC">
      <w:pPr>
        <w:pStyle w:val="Heading1"/>
        <w:jc w:val="both"/>
      </w:pPr>
      <w:bookmarkStart w:id="10" w:name="_Toc528841185"/>
      <w:bookmarkStart w:id="11" w:name="_Toc528841390"/>
      <w:bookmarkStart w:id="12" w:name="_Toc528841500"/>
      <w:bookmarkStart w:id="13" w:name="_Toc528841639"/>
      <w:r w:rsidRPr="00292F65">
        <w:t>Description of the area</w:t>
      </w:r>
      <w:bookmarkEnd w:id="10"/>
      <w:bookmarkEnd w:id="11"/>
      <w:bookmarkEnd w:id="12"/>
      <w:bookmarkEnd w:id="13"/>
    </w:p>
    <w:p w14:paraId="3EE4FC9C" w14:textId="123AADF2" w:rsidR="00AC70CE" w:rsidRDefault="00AC70CE" w:rsidP="009145AC">
      <w:pPr>
        <w:pBdr>
          <w:top w:val="nil"/>
          <w:left w:val="nil"/>
          <w:bottom w:val="nil"/>
          <w:right w:val="nil"/>
          <w:between w:val="nil"/>
        </w:pBdr>
        <w:spacing w:after="0" w:line="276" w:lineRule="auto"/>
        <w:jc w:val="both"/>
        <w:rPr>
          <w:i/>
          <w:color w:val="000000"/>
        </w:rPr>
      </w:pPr>
    </w:p>
    <w:p w14:paraId="5E71CE2D" w14:textId="41798744" w:rsidR="00801A14" w:rsidRPr="004142F5" w:rsidRDefault="00AC70CE" w:rsidP="009145AC">
      <w:pPr>
        <w:pStyle w:val="Heading2"/>
        <w:jc w:val="both"/>
        <w:rPr>
          <w:i/>
          <w:iCs/>
        </w:rPr>
      </w:pPr>
      <w:bookmarkStart w:id="14" w:name="_Toc528841391"/>
      <w:bookmarkStart w:id="15" w:name="_Toc528841501"/>
      <w:bookmarkStart w:id="16" w:name="_Toc528841640"/>
      <w:r w:rsidRPr="002F7E77">
        <w:rPr>
          <w:rStyle w:val="SubtleEmphasis"/>
        </w:rPr>
        <w:t>Location and size:</w:t>
      </w:r>
      <w:bookmarkEnd w:id="14"/>
      <w:bookmarkEnd w:id="15"/>
      <w:bookmarkEnd w:id="16"/>
    </w:p>
    <w:p w14:paraId="49CA17A3" w14:textId="3159D5F4" w:rsidR="00292F65" w:rsidRPr="00801A14" w:rsidRDefault="00292F65" w:rsidP="009145AC">
      <w:pPr>
        <w:pBdr>
          <w:top w:val="nil"/>
          <w:left w:val="nil"/>
          <w:bottom w:val="nil"/>
          <w:right w:val="nil"/>
          <w:between w:val="nil"/>
        </w:pBdr>
        <w:spacing w:after="0" w:line="276" w:lineRule="auto"/>
        <w:jc w:val="both"/>
        <w:rPr>
          <w:b/>
          <w:color w:val="000000"/>
          <w:sz w:val="22"/>
        </w:rPr>
      </w:pPr>
      <w:r w:rsidRPr="00801A14">
        <w:rPr>
          <w:color w:val="000000"/>
          <w:sz w:val="22"/>
        </w:rPr>
        <w:t>The area, consisting of 900ha, is located between the two towns of Zuidbroek and Muntendam</w:t>
      </w:r>
      <w:r w:rsidR="00EA23FC" w:rsidRPr="00801A14">
        <w:rPr>
          <w:color w:val="000000"/>
          <w:sz w:val="22"/>
        </w:rPr>
        <w:t>, in the region of Groningen</w:t>
      </w:r>
      <w:r w:rsidR="005460E6" w:rsidRPr="00801A14">
        <w:rPr>
          <w:color w:val="000000"/>
          <w:sz w:val="22"/>
        </w:rPr>
        <w:t xml:space="preserve"> (fig. 1)</w:t>
      </w:r>
      <w:r w:rsidRPr="00801A14">
        <w:rPr>
          <w:color w:val="000000"/>
          <w:sz w:val="22"/>
        </w:rPr>
        <w:t>. Historically, the area has been characterized by a peat colonial construction plan</w:t>
      </w:r>
      <w:r w:rsidR="00EA23FC" w:rsidRPr="00801A14">
        <w:rPr>
          <w:color w:val="000000"/>
          <w:sz w:val="22"/>
        </w:rPr>
        <w:t xml:space="preserve"> and agricultural use of soil</w:t>
      </w:r>
      <w:r w:rsidR="0058230B" w:rsidRPr="00801A14">
        <w:rPr>
          <w:color w:val="000000"/>
          <w:sz w:val="22"/>
        </w:rPr>
        <w:t xml:space="preserve"> </w:t>
      </w:r>
      <w:r w:rsidR="0058230B" w:rsidRPr="00801A14">
        <w:rPr>
          <w:color w:val="000000"/>
          <w:sz w:val="22"/>
        </w:rPr>
        <w:fldChar w:fldCharType="begin" w:fldLock="1"/>
      </w:r>
      <w:r w:rsidR="0058230B" w:rsidRPr="00801A14">
        <w:rPr>
          <w:color w:val="000000"/>
          <w:sz w:val="22"/>
        </w:rPr>
        <w:instrText>ADDIN CSL_CITATION {"citationItems":[{"id":"ITEM-1","itemData":{"author":[{"dropping-particle":"","family":"Ottens","given":"Henk Jan","non-dropping-particle":"","parse-names":false,"suffix":""}],"id":"ITEM-1","issued":{"date-parts":[["2014"]]},"title":"Broedvogelkartering omgeving Muntendam 2013","type":"report"},"uris":["http://www.mendeley.com/documents/?uuid=28b97c51-438b-3038-9d7c-1b0a28bcfe3a"]}],"mendeley":{"formattedCitation":"(Ottens, 2014)","plainTextFormattedCitation":"(Ottens, 2014)","previouslyFormattedCitation":"(Ottens, 2014)"},"properties":{"noteIndex":0},"schema":"https://github.com/citation-style-language/schema/raw/master/csl-citation.json"}</w:instrText>
      </w:r>
      <w:r w:rsidR="0058230B" w:rsidRPr="00801A14">
        <w:rPr>
          <w:color w:val="000000"/>
          <w:sz w:val="22"/>
        </w:rPr>
        <w:fldChar w:fldCharType="separate"/>
      </w:r>
      <w:r w:rsidR="0058230B" w:rsidRPr="00801A14">
        <w:rPr>
          <w:noProof/>
          <w:color w:val="000000"/>
          <w:sz w:val="22"/>
        </w:rPr>
        <w:t>(Ottens, 2014)</w:t>
      </w:r>
      <w:r w:rsidR="0058230B" w:rsidRPr="00801A14">
        <w:rPr>
          <w:color w:val="000000"/>
          <w:sz w:val="22"/>
        </w:rPr>
        <w:fldChar w:fldCharType="end"/>
      </w:r>
      <w:r w:rsidRPr="00801A14">
        <w:rPr>
          <w:color w:val="000000"/>
          <w:sz w:val="22"/>
        </w:rPr>
        <w:t xml:space="preserve">. </w:t>
      </w:r>
    </w:p>
    <w:p w14:paraId="68F991B8" w14:textId="77777777" w:rsidR="00292F65" w:rsidRDefault="00292F65" w:rsidP="009145AC">
      <w:pPr>
        <w:pBdr>
          <w:top w:val="nil"/>
          <w:left w:val="nil"/>
          <w:bottom w:val="nil"/>
          <w:right w:val="nil"/>
          <w:between w:val="nil"/>
        </w:pBdr>
        <w:spacing w:after="0" w:line="276" w:lineRule="auto"/>
        <w:jc w:val="both"/>
        <w:rPr>
          <w:color w:val="000000"/>
        </w:rPr>
      </w:pPr>
    </w:p>
    <w:p w14:paraId="495820F3" w14:textId="77777777" w:rsidR="00AC70CE" w:rsidRPr="002F7E77" w:rsidRDefault="00292F65" w:rsidP="009145AC">
      <w:pPr>
        <w:pStyle w:val="Heading2"/>
        <w:jc w:val="both"/>
        <w:rPr>
          <w:rStyle w:val="SubtleEmphasis"/>
        </w:rPr>
      </w:pPr>
      <w:bookmarkStart w:id="17" w:name="_Toc528841392"/>
      <w:bookmarkStart w:id="18" w:name="_Toc528841502"/>
      <w:bookmarkStart w:id="19" w:name="_Toc528841641"/>
      <w:r w:rsidRPr="002F7E77">
        <w:rPr>
          <w:rStyle w:val="SubtleEmphasis"/>
        </w:rPr>
        <w:t>Use</w:t>
      </w:r>
      <w:r w:rsidR="00AC70CE" w:rsidRPr="002F7E77">
        <w:rPr>
          <w:rStyle w:val="SubtleEmphasis"/>
        </w:rPr>
        <w:t>:</w:t>
      </w:r>
      <w:bookmarkEnd w:id="17"/>
      <w:bookmarkEnd w:id="18"/>
      <w:bookmarkEnd w:id="19"/>
    </w:p>
    <w:p w14:paraId="54F4F3B3" w14:textId="2A8C5FAC" w:rsidR="00292F65" w:rsidRPr="00132780" w:rsidRDefault="0058230B" w:rsidP="009145AC">
      <w:pPr>
        <w:pBdr>
          <w:top w:val="nil"/>
          <w:left w:val="nil"/>
          <w:bottom w:val="nil"/>
          <w:right w:val="nil"/>
          <w:between w:val="nil"/>
        </w:pBdr>
        <w:spacing w:after="0" w:line="276" w:lineRule="auto"/>
        <w:contextualSpacing/>
        <w:jc w:val="both"/>
        <w:rPr>
          <w:b/>
          <w:color w:val="000000"/>
        </w:rPr>
      </w:pPr>
      <w:r w:rsidRPr="00801A14">
        <w:rPr>
          <w:noProof/>
          <w:color w:val="000000"/>
          <w:sz w:val="22"/>
        </w:rPr>
        <mc:AlternateContent>
          <mc:Choice Requires="wpg">
            <w:drawing>
              <wp:anchor distT="0" distB="0" distL="114300" distR="114300" simplePos="0" relativeHeight="251662336" behindDoc="0" locked="0" layoutInCell="1" allowOverlap="1" wp14:anchorId="49115643" wp14:editId="39271C1C">
                <wp:simplePos x="0" y="0"/>
                <wp:positionH relativeFrom="column">
                  <wp:posOffset>2499360</wp:posOffset>
                </wp:positionH>
                <wp:positionV relativeFrom="paragraph">
                  <wp:posOffset>9525</wp:posOffset>
                </wp:positionV>
                <wp:extent cx="3621405" cy="259461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3621405" cy="2594610"/>
                          <a:chOff x="0" y="0"/>
                          <a:chExt cx="3621405" cy="2594610"/>
                        </a:xfrm>
                      </wpg:grpSpPr>
                      <pic:pic xmlns:pic="http://schemas.openxmlformats.org/drawingml/2006/picture">
                        <pic:nvPicPr>
                          <pic:cNvPr id="6"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21405" cy="2292985"/>
                          </a:xfrm>
                          <a:prstGeom prst="rect">
                            <a:avLst/>
                          </a:prstGeom>
                          <a:noFill/>
                        </pic:spPr>
                      </pic:pic>
                      <wps:wsp>
                        <wps:cNvPr id="1" name="Text Box 1"/>
                        <wps:cNvSpPr txBox="1"/>
                        <wps:spPr>
                          <a:xfrm>
                            <a:off x="0" y="2347595"/>
                            <a:ext cx="3621405" cy="247015"/>
                          </a:xfrm>
                          <a:prstGeom prst="rect">
                            <a:avLst/>
                          </a:prstGeom>
                          <a:solidFill>
                            <a:prstClr val="white"/>
                          </a:solidFill>
                          <a:ln>
                            <a:noFill/>
                          </a:ln>
                        </wps:spPr>
                        <wps:txbx>
                          <w:txbxContent>
                            <w:p w14:paraId="1A8613F6" w14:textId="77777777" w:rsidR="004142F5" w:rsidRPr="00801A14" w:rsidRDefault="004142F5" w:rsidP="00EA23FC">
                              <w:pPr>
                                <w:pStyle w:val="Caption"/>
                                <w:rPr>
                                  <w:i/>
                                  <w:noProof/>
                                  <w:sz w:val="22"/>
                                </w:rPr>
                              </w:pPr>
                              <w:r w:rsidRPr="00801A14">
                                <w:rPr>
                                  <w:sz w:val="22"/>
                                </w:rPr>
                                <w:t xml:space="preserve">Figure </w:t>
                              </w:r>
                              <w:r w:rsidRPr="00801A14">
                                <w:rPr>
                                  <w:i/>
                                  <w:sz w:val="22"/>
                                </w:rPr>
                                <w:fldChar w:fldCharType="begin"/>
                              </w:r>
                              <w:r w:rsidRPr="00801A14">
                                <w:rPr>
                                  <w:sz w:val="22"/>
                                </w:rPr>
                                <w:instrText xml:space="preserve"> SEQ Figure \* ARABIC </w:instrText>
                              </w:r>
                              <w:r w:rsidRPr="00801A14">
                                <w:rPr>
                                  <w:i/>
                                  <w:sz w:val="22"/>
                                </w:rPr>
                                <w:fldChar w:fldCharType="separate"/>
                              </w:r>
                              <w:r w:rsidRPr="00801A14">
                                <w:rPr>
                                  <w:noProof/>
                                  <w:sz w:val="22"/>
                                </w:rPr>
                                <w:t>1</w:t>
                              </w:r>
                              <w:r w:rsidRPr="00801A14">
                                <w:rPr>
                                  <w:i/>
                                  <w:sz w:val="22"/>
                                </w:rPr>
                                <w:fldChar w:fldCharType="end"/>
                              </w:r>
                              <w:r w:rsidRPr="00801A14">
                                <w:rPr>
                                  <w:sz w:val="22"/>
                                </w:rPr>
                                <w:t>: project area (Ottens, 20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115643" id="Group 3" o:spid="_x0000_s1030" style="position:absolute;left:0;text-align:left;margin-left:196.8pt;margin-top:.75pt;width:285.15pt;height:204.3pt;z-index:251662336" coordsize="36214,259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&#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1" type="#_x0000_t75" style="position:absolute;width:36214;height:22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">
                  <v:imagedata r:id="rId11" o:title=""/>
                </v:shape>
                <v:shape id="Text Box 1" o:spid="_x0000_s1032" type="#_x0000_t202" style="position:absolute;top:23475;width:36214;height:2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1A8613F6" w14:textId="77777777" w:rsidR="004142F5" w:rsidRPr="00801A14" w:rsidRDefault="004142F5" w:rsidP="00EA23FC">
                        <w:pPr>
                          <w:pStyle w:val="Caption"/>
                          <w:rPr>
                            <w:i/>
                            <w:noProof/>
                            <w:sz w:val="22"/>
                          </w:rPr>
                        </w:pPr>
                        <w:r w:rsidRPr="00801A14">
                          <w:rPr>
                            <w:sz w:val="22"/>
                          </w:rPr>
                          <w:t xml:space="preserve">Figure </w:t>
                        </w:r>
                        <w:r w:rsidRPr="00801A14">
                          <w:rPr>
                            <w:i/>
                            <w:sz w:val="22"/>
                          </w:rPr>
                          <w:fldChar w:fldCharType="begin"/>
                        </w:r>
                        <w:r w:rsidRPr="00801A14">
                          <w:rPr>
                            <w:sz w:val="22"/>
                          </w:rPr>
                          <w:instrText xml:space="preserve"> SEQ Figure \* ARABIC </w:instrText>
                        </w:r>
                        <w:r w:rsidRPr="00801A14">
                          <w:rPr>
                            <w:i/>
                            <w:sz w:val="22"/>
                          </w:rPr>
                          <w:fldChar w:fldCharType="separate"/>
                        </w:r>
                        <w:r w:rsidRPr="00801A14">
                          <w:rPr>
                            <w:noProof/>
                            <w:sz w:val="22"/>
                          </w:rPr>
                          <w:t>1</w:t>
                        </w:r>
                        <w:r w:rsidRPr="00801A14">
                          <w:rPr>
                            <w:i/>
                            <w:sz w:val="22"/>
                          </w:rPr>
                          <w:fldChar w:fldCharType="end"/>
                        </w:r>
                        <w:r w:rsidRPr="00801A14">
                          <w:rPr>
                            <w:sz w:val="22"/>
                          </w:rPr>
                          <w:t>: project area (Ottens, 2014)</w:t>
                        </w:r>
                      </w:p>
                    </w:txbxContent>
                  </v:textbox>
                </v:shape>
                <w10:wrap type="square"/>
              </v:group>
            </w:pict>
          </mc:Fallback>
        </mc:AlternateContent>
      </w:r>
      <w:r w:rsidR="00292F65" w:rsidRPr="00801A14">
        <w:rPr>
          <w:color w:val="000000"/>
          <w:sz w:val="22"/>
        </w:rPr>
        <w:t>The area is primarily used for agriculture. In 2012, 40% of the area was used for the cultivation of starch potatoes. In the same period more than a quarter of the area was used for the cultivation of cereals, of which 54% was summer wheat and 46% winter wheat. Another portion was used for sugar beets (12.2%). Lower parts of the area were used for grassland and maize (4.5%), and for conservation areas as fauna strips and winter-feeding grounds (2.3%, 21ha). The remaining surface featured roads, forests, train tracks and gas locations (around 11.4%)</w:t>
      </w:r>
      <w:r w:rsidRPr="00801A14">
        <w:rPr>
          <w:color w:val="000000"/>
          <w:sz w:val="22"/>
        </w:rPr>
        <w:t xml:space="preserve"> </w:t>
      </w:r>
      <w:r w:rsidRPr="00801A14">
        <w:rPr>
          <w:color w:val="000000"/>
          <w:sz w:val="22"/>
        </w:rPr>
        <w:fldChar w:fldCharType="begin" w:fldLock="1"/>
      </w:r>
      <w:r w:rsidR="00FF3521" w:rsidRPr="00801A14">
        <w:rPr>
          <w:color w:val="000000"/>
          <w:sz w:val="22"/>
        </w:rPr>
        <w:instrText>ADDIN CSL_CITATION {"citationItems":[{"id":"ITEM-1","itemData":{"author":[{"dropping-particle":"","family":"Ottens","given":"Henk Jan","non-dropping-particle":"","parse-names":false,"suffix":""}],"id":"ITEM-1","issued":{"date-parts":[["2014"]]},"title":"Broedvogelkartering omgeving Muntendam 2013","type":"report"},"uris":["http://www.mendeley.com/documents/?uuid=28b97c51-438b-3038-9d7c-1b0a28bcfe3a"]},{"id":"ITEM-2","itemData":{"URL":"http://www.boerenbuitengebied.nl/de-werkgroep/wie-zijn-wij/","accessed":{"date-parts":[["2018","11","1"]]},"author":[{"dropping-particle":"","family":"Boerenbuitengebied","given":"","non-dropping-particle":"","parse-names":false,"suffix":""}],"id":"ITEM-2","issued":{"date-parts":[["0"]]},"title":"Boerenbuitengebied Muntendam","type":"webpage"},"uris":["http://www.mendeley.com/documents/?uuid=d395b78e-ac01-3494-bd14-2d7badd204ab"]}],"mendeley":{"formattedCitation":"(Boerenbuitengebied, n.d.; Ottens, 2014)","plainTextFormattedCitation":"(Boerenbuitengebied, n.d.; Ottens, 2014)","previouslyFormattedCitation":"(Boerenbuitengebied, n.d.; Ottens, 2014)"},"properties":{"noteIndex":0},"schema":"https://github.com/citation-style-language/schema/raw/master/csl-citation.json"}</w:instrText>
      </w:r>
      <w:r w:rsidRPr="00801A14">
        <w:rPr>
          <w:color w:val="000000"/>
          <w:sz w:val="22"/>
        </w:rPr>
        <w:fldChar w:fldCharType="separate"/>
      </w:r>
      <w:r w:rsidRPr="00801A14">
        <w:rPr>
          <w:noProof/>
          <w:color w:val="000000"/>
          <w:sz w:val="22"/>
        </w:rPr>
        <w:t>(Boerenbuitengebied, n.d.; Ottens, 2014)</w:t>
      </w:r>
      <w:r w:rsidRPr="00801A14">
        <w:rPr>
          <w:color w:val="000000"/>
          <w:sz w:val="22"/>
        </w:rPr>
        <w:fldChar w:fldCharType="end"/>
      </w:r>
      <w:r w:rsidR="00292F65" w:rsidRPr="004E57E4">
        <w:rPr>
          <w:color w:val="000000"/>
        </w:rPr>
        <w:t xml:space="preserve">.  </w:t>
      </w:r>
    </w:p>
    <w:p w14:paraId="381DD7B0" w14:textId="77777777" w:rsidR="0058230B" w:rsidRPr="002F7E77" w:rsidRDefault="00AC70CE" w:rsidP="009145AC">
      <w:pPr>
        <w:pStyle w:val="Heading2"/>
        <w:jc w:val="both"/>
        <w:rPr>
          <w:rStyle w:val="SubtleEmphasis"/>
        </w:rPr>
      </w:pPr>
      <w:bookmarkStart w:id="20" w:name="_Toc528841503"/>
      <w:bookmarkStart w:id="21" w:name="_Toc528841642"/>
      <w:r w:rsidRPr="002F7E77">
        <w:rPr>
          <w:rStyle w:val="SubtleEmphasis"/>
        </w:rPr>
        <w:lastRenderedPageBreak/>
        <w:t>Current projects:</w:t>
      </w:r>
      <w:bookmarkEnd w:id="20"/>
      <w:bookmarkEnd w:id="21"/>
    </w:p>
    <w:p w14:paraId="6E3CE63E" w14:textId="77777777" w:rsidR="00801A14" w:rsidRDefault="00801A14" w:rsidP="009145AC">
      <w:pPr>
        <w:pStyle w:val="NormalWeb"/>
        <w:spacing w:before="0" w:beforeAutospacing="0" w:after="0" w:afterAutospacing="0" w:line="276" w:lineRule="auto"/>
        <w:jc w:val="both"/>
        <w:rPr>
          <w:rFonts w:ascii="Calibri" w:hAnsi="Calibri" w:cs="Calibri"/>
          <w:bCs/>
          <w:i/>
          <w:color w:val="000000"/>
          <w:sz w:val="22"/>
          <w:szCs w:val="22"/>
          <w:u w:val="single"/>
        </w:rPr>
      </w:pPr>
    </w:p>
    <w:p w14:paraId="6BE84A5C" w14:textId="7E260AFC" w:rsidR="00292F65" w:rsidRPr="00C00EC7" w:rsidRDefault="00292F65" w:rsidP="009145AC">
      <w:pPr>
        <w:pStyle w:val="NormalWeb"/>
        <w:spacing w:before="0" w:beforeAutospacing="0" w:after="0" w:afterAutospacing="0" w:line="276" w:lineRule="auto"/>
        <w:jc w:val="both"/>
        <w:rPr>
          <w:rFonts w:asciiTheme="minorHAnsi" w:hAnsiTheme="minorHAnsi" w:cstheme="minorHAnsi"/>
        </w:rPr>
      </w:pPr>
      <w:r w:rsidRPr="00C00EC7">
        <w:rPr>
          <w:rFonts w:asciiTheme="minorHAnsi" w:hAnsiTheme="minorHAnsi" w:cstheme="minorHAnsi"/>
          <w:bCs/>
          <w:i/>
          <w:color w:val="000000"/>
          <w:sz w:val="22"/>
          <w:szCs w:val="22"/>
          <w:u w:val="single"/>
        </w:rPr>
        <w:t>Project red-backed shrike</w:t>
      </w:r>
      <w:r w:rsidRPr="00C00EC7">
        <w:rPr>
          <w:rFonts w:asciiTheme="minorHAnsi" w:hAnsiTheme="minorHAnsi" w:cstheme="minorHAnsi"/>
          <w:color w:val="000000"/>
          <w:sz w:val="22"/>
          <w:szCs w:val="22"/>
        </w:rPr>
        <w:t xml:space="preserve">: the red-backed shrike is a small passerine bird which lives in half-open grasslands rich with </w:t>
      </w:r>
      <w:r w:rsidR="004142F5" w:rsidRPr="00C00EC7">
        <w:rPr>
          <w:rFonts w:asciiTheme="minorHAnsi" w:hAnsiTheme="minorHAnsi" w:cstheme="minorHAnsi"/>
          <w:color w:val="000000"/>
          <w:sz w:val="22"/>
          <w:szCs w:val="22"/>
        </w:rPr>
        <w:t>invertebrate</w:t>
      </w:r>
      <w:r w:rsidRPr="00C00EC7">
        <w:rPr>
          <w:rFonts w:asciiTheme="minorHAnsi" w:hAnsiTheme="minorHAnsi" w:cstheme="minorHAnsi"/>
          <w:color w:val="000000"/>
          <w:sz w:val="22"/>
          <w:szCs w:val="22"/>
        </w:rPr>
        <w:t>s. The population of this bird is increasing in areas close to Muntendam, and through this project the farmers hope to make the area more favourable for this bird, so it can breed there as well</w:t>
      </w:r>
      <w:r w:rsidR="00FF3521" w:rsidRPr="00C00EC7">
        <w:rPr>
          <w:rFonts w:asciiTheme="minorHAnsi" w:hAnsiTheme="minorHAnsi" w:cstheme="minorHAnsi"/>
          <w:color w:val="000000"/>
          <w:sz w:val="22"/>
          <w:szCs w:val="22"/>
        </w:rPr>
        <w:t xml:space="preserve"> </w:t>
      </w:r>
      <w:r w:rsidR="00FF3521" w:rsidRPr="00C00EC7">
        <w:rPr>
          <w:rFonts w:asciiTheme="minorHAnsi" w:hAnsiTheme="minorHAnsi" w:cstheme="minorHAnsi"/>
          <w:color w:val="000000"/>
          <w:sz w:val="22"/>
          <w:szCs w:val="22"/>
        </w:rPr>
        <w:fldChar w:fldCharType="begin" w:fldLock="1"/>
      </w:r>
      <w:r w:rsidR="00FF3521" w:rsidRPr="00C00EC7">
        <w:rPr>
          <w:rFonts w:asciiTheme="minorHAnsi" w:hAnsiTheme="minorHAnsi" w:cstheme="minorHAnsi"/>
          <w:color w:val="000000"/>
          <w:sz w:val="22"/>
          <w:szCs w:val="22"/>
        </w:rPr>
        <w:instrText>ADDIN CSL_CITATION {"citationItems":[{"id":"ITEM-1","itemData":{"author":[{"dropping-particle":"","family":"Klaassen","given":"Raymond","non-dropping-particle":"","parse-names":false,"suffix":""}],"id":"ITEM-1","issued":{"date-parts":[["2018"]]},"title":"Nature conservation in agriculture","type":"report"},"uris":["http://www.mendeley.com/documents/?uuid=e88a2577-8e8b-3526-8848-053d274f2e3c"]}],"mendeley":{"formattedCitation":"(Klaassen, 2018)","plainTextFormattedCitation":"(Klaassen, 2018)","previouslyFormattedCitation":"(Klaassen, 2018)"},"properties":{"noteIndex":0},"schema":"https://github.com/citation-style-language/schema/raw/master/csl-citation.json"}</w:instrText>
      </w:r>
      <w:r w:rsidR="00FF3521" w:rsidRPr="00C00EC7">
        <w:rPr>
          <w:rFonts w:asciiTheme="minorHAnsi" w:hAnsiTheme="minorHAnsi" w:cstheme="minorHAnsi"/>
          <w:color w:val="000000"/>
          <w:sz w:val="22"/>
          <w:szCs w:val="22"/>
        </w:rPr>
        <w:fldChar w:fldCharType="separate"/>
      </w:r>
      <w:r w:rsidR="00FF3521" w:rsidRPr="00C00EC7">
        <w:rPr>
          <w:rFonts w:asciiTheme="minorHAnsi" w:hAnsiTheme="minorHAnsi" w:cstheme="minorHAnsi"/>
          <w:noProof/>
          <w:color w:val="000000"/>
          <w:sz w:val="22"/>
          <w:szCs w:val="22"/>
        </w:rPr>
        <w:t>(Klaassen, 2018)</w:t>
      </w:r>
      <w:r w:rsidR="00FF3521" w:rsidRPr="00C00EC7">
        <w:rPr>
          <w:rFonts w:asciiTheme="minorHAnsi" w:hAnsiTheme="minorHAnsi" w:cstheme="minorHAnsi"/>
          <w:color w:val="000000"/>
          <w:sz w:val="22"/>
          <w:szCs w:val="22"/>
        </w:rPr>
        <w:fldChar w:fldCharType="end"/>
      </w:r>
      <w:r w:rsidRPr="00C00EC7">
        <w:rPr>
          <w:rFonts w:asciiTheme="minorHAnsi" w:hAnsiTheme="minorHAnsi" w:cstheme="minorHAnsi"/>
          <w:color w:val="000000"/>
          <w:sz w:val="22"/>
          <w:szCs w:val="22"/>
        </w:rPr>
        <w:t>.</w:t>
      </w:r>
    </w:p>
    <w:p w14:paraId="497999F1" w14:textId="77777777" w:rsidR="00292F65" w:rsidRPr="00C00EC7" w:rsidRDefault="00292F65" w:rsidP="009145AC">
      <w:pPr>
        <w:pStyle w:val="NormalWeb"/>
        <w:spacing w:before="0" w:beforeAutospacing="0" w:after="0" w:afterAutospacing="0" w:line="276" w:lineRule="auto"/>
        <w:jc w:val="both"/>
        <w:textAlignment w:val="baseline"/>
        <w:rPr>
          <w:rFonts w:asciiTheme="minorHAnsi" w:hAnsiTheme="minorHAnsi" w:cstheme="minorHAnsi"/>
          <w:color w:val="000000"/>
          <w:sz w:val="22"/>
          <w:szCs w:val="22"/>
        </w:rPr>
      </w:pPr>
      <w:r w:rsidRPr="00C00EC7">
        <w:rPr>
          <w:rFonts w:asciiTheme="minorHAnsi" w:hAnsiTheme="minorHAnsi" w:cstheme="minorHAnsi"/>
          <w:bCs/>
          <w:i/>
          <w:color w:val="000000"/>
          <w:sz w:val="22"/>
          <w:szCs w:val="22"/>
          <w:u w:val="single"/>
        </w:rPr>
        <w:t>Butterflies and partridges along the Legeweg</w:t>
      </w:r>
      <w:r w:rsidRPr="00C00EC7">
        <w:rPr>
          <w:rFonts w:asciiTheme="minorHAnsi" w:hAnsiTheme="minorHAnsi" w:cstheme="minorHAnsi"/>
          <w:color w:val="000000"/>
          <w:sz w:val="22"/>
          <w:szCs w:val="22"/>
        </w:rPr>
        <w:t>: The project focus on the partial conversion of road sides, previously under a mowing regime, to areas with brambles and bushes. Those areas are attractive for pollinators and partridges, which are the aim of the project</w:t>
      </w:r>
      <w:r w:rsidR="00FF3521" w:rsidRPr="00C00EC7">
        <w:rPr>
          <w:rFonts w:asciiTheme="minorHAnsi" w:hAnsiTheme="minorHAnsi" w:cstheme="minorHAnsi"/>
          <w:color w:val="000000"/>
          <w:sz w:val="22"/>
          <w:szCs w:val="22"/>
        </w:rPr>
        <w:t xml:space="preserve"> </w:t>
      </w:r>
      <w:r w:rsidR="00FF3521" w:rsidRPr="00C00EC7">
        <w:rPr>
          <w:rFonts w:asciiTheme="minorHAnsi" w:hAnsiTheme="minorHAnsi" w:cstheme="minorHAnsi"/>
          <w:color w:val="000000"/>
          <w:sz w:val="22"/>
          <w:szCs w:val="22"/>
        </w:rPr>
        <w:fldChar w:fldCharType="begin" w:fldLock="1"/>
      </w:r>
      <w:r w:rsidR="00FF3521" w:rsidRPr="00C00EC7">
        <w:rPr>
          <w:rFonts w:asciiTheme="minorHAnsi" w:hAnsiTheme="minorHAnsi" w:cstheme="minorHAnsi"/>
          <w:color w:val="000000"/>
          <w:sz w:val="22"/>
          <w:szCs w:val="22"/>
        </w:rPr>
        <w:instrText>ADDIN CSL_CITATION {"citationItems":[{"id":"ITEM-1","itemData":{"author":[{"dropping-particle":"","family":"Klaassen","given":"Raymond","non-dropping-particle":"","parse-names":false,"suffix":""}],"id":"ITEM-1","issued":{"date-parts":[["2018"]]},"title":"Nature conservation in agriculture","type":"report"},"uris":["http://www.mendeley.com/documents/?uuid=e88a2577-8e8b-3526-8848-053d274f2e3c"]}],"mendeley":{"formattedCitation":"(Klaassen, 2018)","plainTextFormattedCitation":"(Klaassen, 2018)","previouslyFormattedCitation":"(Klaassen, 2018)"},"properties":{"noteIndex":0},"schema":"https://github.com/citation-style-language/schema/raw/master/csl-citation.json"}</w:instrText>
      </w:r>
      <w:r w:rsidR="00FF3521" w:rsidRPr="00C00EC7">
        <w:rPr>
          <w:rFonts w:asciiTheme="minorHAnsi" w:hAnsiTheme="minorHAnsi" w:cstheme="minorHAnsi"/>
          <w:color w:val="000000"/>
          <w:sz w:val="22"/>
          <w:szCs w:val="22"/>
        </w:rPr>
        <w:fldChar w:fldCharType="separate"/>
      </w:r>
      <w:r w:rsidR="00FF3521" w:rsidRPr="00C00EC7">
        <w:rPr>
          <w:rFonts w:asciiTheme="minorHAnsi" w:hAnsiTheme="minorHAnsi" w:cstheme="minorHAnsi"/>
          <w:noProof/>
          <w:color w:val="000000"/>
          <w:sz w:val="22"/>
          <w:szCs w:val="22"/>
        </w:rPr>
        <w:t>(Klaassen, 2018)</w:t>
      </w:r>
      <w:r w:rsidR="00FF3521" w:rsidRPr="00C00EC7">
        <w:rPr>
          <w:rFonts w:asciiTheme="minorHAnsi" w:hAnsiTheme="minorHAnsi" w:cstheme="minorHAnsi"/>
          <w:color w:val="000000"/>
          <w:sz w:val="22"/>
          <w:szCs w:val="22"/>
        </w:rPr>
        <w:fldChar w:fldCharType="end"/>
      </w:r>
      <w:r w:rsidRPr="00C00EC7">
        <w:rPr>
          <w:rFonts w:asciiTheme="minorHAnsi" w:hAnsiTheme="minorHAnsi" w:cstheme="minorHAnsi"/>
          <w:color w:val="000000"/>
          <w:sz w:val="22"/>
          <w:szCs w:val="22"/>
        </w:rPr>
        <w:t>.</w:t>
      </w:r>
    </w:p>
    <w:p w14:paraId="59138964" w14:textId="1E367834" w:rsidR="00292F65" w:rsidRPr="00C00EC7" w:rsidRDefault="00292F65" w:rsidP="009145AC">
      <w:pPr>
        <w:pStyle w:val="NormalWeb"/>
        <w:spacing w:before="0" w:beforeAutospacing="0" w:after="0" w:afterAutospacing="0" w:line="276" w:lineRule="auto"/>
        <w:jc w:val="both"/>
        <w:textAlignment w:val="baseline"/>
        <w:rPr>
          <w:rFonts w:asciiTheme="minorHAnsi" w:hAnsiTheme="minorHAnsi" w:cstheme="minorHAnsi"/>
          <w:color w:val="000000"/>
          <w:sz w:val="22"/>
          <w:szCs w:val="22"/>
        </w:rPr>
      </w:pPr>
      <w:r w:rsidRPr="00C00EC7">
        <w:rPr>
          <w:rFonts w:asciiTheme="minorHAnsi" w:hAnsiTheme="minorHAnsi" w:cstheme="minorHAnsi"/>
          <w:bCs/>
          <w:i/>
          <w:color w:val="000000"/>
          <w:sz w:val="22"/>
          <w:szCs w:val="22"/>
          <w:u w:val="single"/>
        </w:rPr>
        <w:t>Grazing</w:t>
      </w:r>
      <w:r w:rsidRPr="00C00EC7">
        <w:rPr>
          <w:rFonts w:asciiTheme="minorHAnsi" w:hAnsiTheme="minorHAnsi" w:cstheme="minorHAnsi"/>
          <w:color w:val="000000"/>
          <w:sz w:val="22"/>
          <w:szCs w:val="22"/>
        </w:rPr>
        <w:t xml:space="preserve">: some parts of the area are extensively grazed with Lakenvelder cows to create a mosaic landscape, and increase </w:t>
      </w:r>
      <w:r w:rsidR="004142F5" w:rsidRPr="00C00EC7">
        <w:rPr>
          <w:rFonts w:asciiTheme="minorHAnsi" w:hAnsiTheme="minorHAnsi" w:cstheme="minorHAnsi"/>
          <w:color w:val="000000"/>
          <w:sz w:val="22"/>
          <w:szCs w:val="22"/>
        </w:rPr>
        <w:t>invertebrate</w:t>
      </w:r>
      <w:r w:rsidRPr="00C00EC7">
        <w:rPr>
          <w:rFonts w:asciiTheme="minorHAnsi" w:hAnsiTheme="minorHAnsi" w:cstheme="minorHAnsi"/>
          <w:color w:val="000000"/>
          <w:sz w:val="22"/>
          <w:szCs w:val="22"/>
        </w:rPr>
        <w:t xml:space="preserve"> biodiversity, which are attracted by the cow dung</w:t>
      </w:r>
      <w:r w:rsidR="00FF3521" w:rsidRPr="00C00EC7">
        <w:rPr>
          <w:rFonts w:asciiTheme="minorHAnsi" w:hAnsiTheme="minorHAnsi" w:cstheme="minorHAnsi"/>
          <w:color w:val="000000"/>
          <w:sz w:val="22"/>
          <w:szCs w:val="22"/>
        </w:rPr>
        <w:t xml:space="preserve"> </w:t>
      </w:r>
      <w:r w:rsidR="00FF3521" w:rsidRPr="00C00EC7">
        <w:rPr>
          <w:rFonts w:asciiTheme="minorHAnsi" w:hAnsiTheme="minorHAnsi" w:cstheme="minorHAnsi"/>
          <w:color w:val="000000"/>
          <w:sz w:val="22"/>
          <w:szCs w:val="22"/>
        </w:rPr>
        <w:fldChar w:fldCharType="begin" w:fldLock="1"/>
      </w:r>
      <w:r w:rsidR="00FF3521" w:rsidRPr="00C00EC7">
        <w:rPr>
          <w:rFonts w:asciiTheme="minorHAnsi" w:hAnsiTheme="minorHAnsi" w:cstheme="minorHAnsi"/>
          <w:color w:val="000000"/>
          <w:sz w:val="22"/>
          <w:szCs w:val="22"/>
        </w:rPr>
        <w:instrText>ADDIN CSL_CITATION {"citationItems":[{"id":"ITEM-1","itemData":{"author":[{"dropping-particle":"","family":"Klaassen","given":"Raymond","non-dropping-particle":"","parse-names":false,"suffix":""}],"id":"ITEM-1","issued":{"date-parts":[["2018"]]},"title":"Nature conservation in agriculture","type":"report"},"uris":["http://www.mendeley.com/documents/?uuid=e88a2577-8e8b-3526-8848-053d274f2e3c"]},{"id":"ITEM-2","itemData":{"URL":"http://www.boerenbuitengebied.nl/de-werkgroep/wie-zijn-wij/","accessed":{"date-parts":[["2018","11","1"]]},"author":[{"dropping-particle":"","family":"Boerenbuitengebied","given":"","non-dropping-particle":"","parse-names":false,"suffix":""}],"id":"ITEM-2","issued":{"date-parts":[["0"]]},"title":"Boerenbuitengebied Muntendam","type":"webpage"},"uris":["http://www.mendeley.com/documents/?uuid=d395b78e-ac01-3494-bd14-2d7badd204ab"]}],"mendeley":{"formattedCitation":"(Boerenbuitengebied, n.d.; Klaassen, 2018)","plainTextFormattedCitation":"(Boerenbuitengebied, n.d.; Klaassen, 2018)","previouslyFormattedCitation":"(Boerenbuitengebied, n.d.; Klaassen, 2018)"},"properties":{"noteIndex":0},"schema":"https://github.com/citation-style-language/schema/raw/master/csl-citation.json"}</w:instrText>
      </w:r>
      <w:r w:rsidR="00FF3521" w:rsidRPr="00C00EC7">
        <w:rPr>
          <w:rFonts w:asciiTheme="minorHAnsi" w:hAnsiTheme="minorHAnsi" w:cstheme="minorHAnsi"/>
          <w:color w:val="000000"/>
          <w:sz w:val="22"/>
          <w:szCs w:val="22"/>
        </w:rPr>
        <w:fldChar w:fldCharType="separate"/>
      </w:r>
      <w:r w:rsidR="00FF3521" w:rsidRPr="00C00EC7">
        <w:rPr>
          <w:rFonts w:asciiTheme="minorHAnsi" w:hAnsiTheme="minorHAnsi" w:cstheme="minorHAnsi"/>
          <w:noProof/>
          <w:color w:val="000000"/>
          <w:sz w:val="22"/>
          <w:szCs w:val="22"/>
        </w:rPr>
        <w:t>(Boerenbuitengebied, n.d.; Klaassen, 2018)</w:t>
      </w:r>
      <w:r w:rsidR="00FF3521" w:rsidRPr="00C00EC7">
        <w:rPr>
          <w:rFonts w:asciiTheme="minorHAnsi" w:hAnsiTheme="minorHAnsi" w:cstheme="minorHAnsi"/>
          <w:color w:val="000000"/>
          <w:sz w:val="22"/>
          <w:szCs w:val="22"/>
        </w:rPr>
        <w:fldChar w:fldCharType="end"/>
      </w:r>
      <w:r w:rsidRPr="00C00EC7">
        <w:rPr>
          <w:rFonts w:asciiTheme="minorHAnsi" w:hAnsiTheme="minorHAnsi" w:cstheme="minorHAnsi"/>
          <w:color w:val="000000"/>
          <w:sz w:val="22"/>
          <w:szCs w:val="22"/>
        </w:rPr>
        <w:t>.</w:t>
      </w:r>
    </w:p>
    <w:p w14:paraId="1066BE62" w14:textId="77777777" w:rsidR="006113C2" w:rsidRDefault="006113C2" w:rsidP="009145AC">
      <w:pPr>
        <w:spacing w:after="0"/>
        <w:jc w:val="both"/>
        <w:rPr>
          <w:i/>
          <w:color w:val="000000"/>
        </w:rPr>
      </w:pPr>
    </w:p>
    <w:p w14:paraId="3BBC9171" w14:textId="77777777" w:rsidR="0058230B" w:rsidRPr="00EA23FC" w:rsidRDefault="0058230B" w:rsidP="009145AC">
      <w:pPr>
        <w:pStyle w:val="Caption"/>
        <w:framePr w:w="5595" w:h="481" w:hRule="exact" w:hSpace="181" w:vSpace="170" w:wrap="around" w:vAnchor="page" w:hAnchor="page" w:x="5145" w:y="1569"/>
        <w:spacing w:after="0"/>
        <w:jc w:val="both"/>
        <w:rPr>
          <w:i/>
        </w:rPr>
      </w:pPr>
      <w:r>
        <w:t>Table</w:t>
      </w:r>
      <w:r w:rsidRPr="00EA23FC">
        <w:t xml:space="preserve"> </w:t>
      </w:r>
      <w:r w:rsidR="004142F5">
        <w:rPr>
          <w:noProof/>
        </w:rPr>
        <w:fldChar w:fldCharType="begin"/>
      </w:r>
      <w:r w:rsidR="004142F5">
        <w:rPr>
          <w:noProof/>
        </w:rPr>
        <w:instrText xml:space="preserve"> SEQ Table \* ARABIC </w:instrText>
      </w:r>
      <w:r w:rsidR="004142F5">
        <w:rPr>
          <w:noProof/>
        </w:rPr>
        <w:fldChar w:fldCharType="separate"/>
      </w:r>
      <w:r w:rsidRPr="00EA23FC">
        <w:rPr>
          <w:noProof/>
        </w:rPr>
        <w:t>1</w:t>
      </w:r>
      <w:r w:rsidR="004142F5">
        <w:rPr>
          <w:noProof/>
        </w:rPr>
        <w:fldChar w:fldCharType="end"/>
      </w:r>
      <w:r w:rsidRPr="00EA23FC">
        <w:t>: list of 2012 breeding red list species in the area</w:t>
      </w:r>
      <w:r w:rsidR="00FF3521">
        <w:t xml:space="preserve"> </w:t>
      </w:r>
      <w:r w:rsidR="00FF3521">
        <w:rPr>
          <w:i/>
        </w:rPr>
        <w:fldChar w:fldCharType="begin" w:fldLock="1"/>
      </w:r>
      <w:r w:rsidR="00FF3521">
        <w:instrText>ADDIN CSL_CITATION {"citationItems":[{"id":"ITEM-1","itemData":{"author":[{"dropping-particle":"","family":"Ottens","given":"Henk Jan","non-dropping-particle":"","parse-names":false,"suffix":""}],"id":"ITEM-1","issued":{"date-parts":[["2014"]]},"title":"Broedvogelkartering omgeving Muntendam 2013","type":"report"},"uris":["http://www.mendeley.com/documents/?uuid=28b97c51-438b-3038-9d7c-1b0a28bcfe3a"]}],"mendeley":{"formattedCitation":"(Ottens, 2014)","plainTextFormattedCitation":"(Ottens, 2014)","previouslyFormattedCitation":"(Ottens, 2014)"},"properties":{"noteIndex":0},"schema":"https://github.com/citation-style-language/schema/raw/master/csl-citation.json"}</w:instrText>
      </w:r>
      <w:r w:rsidR="00FF3521">
        <w:rPr>
          <w:i/>
        </w:rPr>
        <w:fldChar w:fldCharType="separate"/>
      </w:r>
      <w:r w:rsidR="00FF3521" w:rsidRPr="00FF3521">
        <w:rPr>
          <w:noProof/>
        </w:rPr>
        <w:t>(Ottens, 2014)</w:t>
      </w:r>
      <w:r w:rsidR="00FF3521">
        <w:rPr>
          <w:i/>
        </w:rPr>
        <w:fldChar w:fldCharType="end"/>
      </w:r>
    </w:p>
    <w:p w14:paraId="4C248194" w14:textId="77777777" w:rsidR="00263092" w:rsidRPr="002F7E77" w:rsidRDefault="00292F65" w:rsidP="009145AC">
      <w:pPr>
        <w:pStyle w:val="Heading2"/>
        <w:jc w:val="both"/>
        <w:rPr>
          <w:rStyle w:val="SubtleEmphasis"/>
        </w:rPr>
      </w:pPr>
      <w:bookmarkStart w:id="22" w:name="_Toc528841504"/>
      <w:bookmarkStart w:id="23" w:name="_Toc528841643"/>
      <w:r w:rsidRPr="002F7E77">
        <w:rPr>
          <w:rStyle w:val="SubtleEmphasis"/>
        </w:rPr>
        <w:t>Abiotic and biotic characteristics:</w:t>
      </w:r>
      <w:bookmarkEnd w:id="22"/>
      <w:bookmarkEnd w:id="23"/>
      <w:r w:rsidR="00AC70CE" w:rsidRPr="002F7E77">
        <w:rPr>
          <w:rStyle w:val="SubtleEmphasis"/>
        </w:rPr>
        <w:t xml:space="preserve"> </w:t>
      </w:r>
    </w:p>
    <w:tbl>
      <w:tblPr>
        <w:tblStyle w:val="TableGridLight"/>
        <w:tblpPr w:leftFromText="181" w:rightFromText="181" w:topFromText="170" w:bottomFromText="170" w:vertAnchor="page" w:horzAnchor="margin" w:tblpXSpec="right" w:tblpY="2169"/>
        <w:tblW w:w="0" w:type="auto"/>
        <w:tblLook w:val="04A0" w:firstRow="1" w:lastRow="0" w:firstColumn="1" w:lastColumn="0" w:noHBand="0" w:noVBand="1"/>
      </w:tblPr>
      <w:tblGrid>
        <w:gridCol w:w="1826"/>
        <w:gridCol w:w="1856"/>
        <w:gridCol w:w="1925"/>
      </w:tblGrid>
      <w:tr w:rsidR="0058230B" w14:paraId="0E0A8768" w14:textId="77777777" w:rsidTr="004142F5">
        <w:trPr>
          <w:trHeight w:val="309"/>
        </w:trPr>
        <w:tc>
          <w:tcPr>
            <w:tcW w:w="1826" w:type="dxa"/>
          </w:tcPr>
          <w:p w14:paraId="2F8BE954" w14:textId="77777777" w:rsidR="0058230B" w:rsidRPr="00EA23FC" w:rsidRDefault="0058230B" w:rsidP="009145AC">
            <w:pPr>
              <w:pStyle w:val="ListParagraph"/>
              <w:ind w:left="0"/>
              <w:jc w:val="both"/>
              <w:rPr>
                <w:lang w:val="en-US"/>
              </w:rPr>
            </w:pPr>
            <w:r w:rsidRPr="00EA23FC">
              <w:rPr>
                <w:lang w:val="en-US"/>
              </w:rPr>
              <w:t>Red list species</w:t>
            </w:r>
          </w:p>
        </w:tc>
        <w:tc>
          <w:tcPr>
            <w:tcW w:w="1856" w:type="dxa"/>
          </w:tcPr>
          <w:p w14:paraId="2582F7D6" w14:textId="77777777" w:rsidR="0058230B" w:rsidRPr="00EA23FC" w:rsidRDefault="0058230B" w:rsidP="009145AC">
            <w:pPr>
              <w:pStyle w:val="ListParagraph"/>
              <w:ind w:left="0"/>
              <w:jc w:val="both"/>
              <w:rPr>
                <w:lang w:val="en-US"/>
              </w:rPr>
            </w:pPr>
            <w:r w:rsidRPr="00EA23FC">
              <w:rPr>
                <w:lang w:val="en-US"/>
              </w:rPr>
              <w:t>Total abundance (900ha)</w:t>
            </w:r>
          </w:p>
        </w:tc>
        <w:tc>
          <w:tcPr>
            <w:tcW w:w="1925" w:type="dxa"/>
          </w:tcPr>
          <w:p w14:paraId="2C6A88B0" w14:textId="77777777" w:rsidR="0058230B" w:rsidRPr="00EA23FC" w:rsidRDefault="0058230B" w:rsidP="009145AC">
            <w:pPr>
              <w:pStyle w:val="ListParagraph"/>
              <w:ind w:left="0"/>
              <w:jc w:val="both"/>
              <w:rPr>
                <w:lang w:val="en-US"/>
              </w:rPr>
            </w:pPr>
            <w:r w:rsidRPr="00EA23FC">
              <w:rPr>
                <w:lang w:val="en-US"/>
              </w:rPr>
              <w:t>Breeding pairs/100ha</w:t>
            </w:r>
          </w:p>
        </w:tc>
      </w:tr>
      <w:tr w:rsidR="0058230B" w14:paraId="05515148" w14:textId="77777777" w:rsidTr="004142F5">
        <w:trPr>
          <w:trHeight w:val="323"/>
        </w:trPr>
        <w:tc>
          <w:tcPr>
            <w:tcW w:w="1826" w:type="dxa"/>
          </w:tcPr>
          <w:p w14:paraId="44F94E7D" w14:textId="77777777" w:rsidR="0058230B" w:rsidRPr="00EA23FC" w:rsidRDefault="0058230B" w:rsidP="009145AC">
            <w:pPr>
              <w:pStyle w:val="ListParagraph"/>
              <w:ind w:left="0"/>
              <w:jc w:val="both"/>
              <w:rPr>
                <w:lang w:val="en-US"/>
              </w:rPr>
            </w:pPr>
            <w:r w:rsidRPr="00EA23FC">
              <w:rPr>
                <w:lang w:val="en-US"/>
              </w:rPr>
              <w:t>Yellow wagtail</w:t>
            </w:r>
            <w:r>
              <w:rPr>
                <w:lang w:val="en-US"/>
              </w:rPr>
              <w:t xml:space="preserve"> </w:t>
            </w:r>
            <w:r w:rsidRPr="0085588D">
              <w:rPr>
                <w:lang w:val="en-US"/>
              </w:rPr>
              <w:t>(</w:t>
            </w:r>
            <w:r w:rsidRPr="0085588D">
              <w:rPr>
                <w:i/>
                <w:lang w:val="en-US"/>
              </w:rPr>
              <w:t>Motacilla flava</w:t>
            </w:r>
            <w:r w:rsidRPr="0085588D">
              <w:rPr>
                <w:lang w:val="en-US"/>
              </w:rPr>
              <w:t>)</w:t>
            </w:r>
          </w:p>
        </w:tc>
        <w:tc>
          <w:tcPr>
            <w:tcW w:w="1856" w:type="dxa"/>
          </w:tcPr>
          <w:p w14:paraId="2B44E39C" w14:textId="77777777" w:rsidR="0058230B" w:rsidRDefault="0058230B" w:rsidP="009145AC">
            <w:pPr>
              <w:pStyle w:val="ListParagraph"/>
              <w:ind w:left="0"/>
              <w:jc w:val="both"/>
              <w:rPr>
                <w:lang w:val="en-US"/>
              </w:rPr>
            </w:pPr>
            <w:r>
              <w:rPr>
                <w:lang w:val="en-US"/>
              </w:rPr>
              <w:t>170</w:t>
            </w:r>
          </w:p>
        </w:tc>
        <w:tc>
          <w:tcPr>
            <w:tcW w:w="1925" w:type="dxa"/>
          </w:tcPr>
          <w:p w14:paraId="0CDC951E" w14:textId="77777777" w:rsidR="0058230B" w:rsidRDefault="0058230B" w:rsidP="009145AC">
            <w:pPr>
              <w:pStyle w:val="ListParagraph"/>
              <w:ind w:left="0"/>
              <w:jc w:val="both"/>
              <w:rPr>
                <w:lang w:val="en-US"/>
              </w:rPr>
            </w:pPr>
            <w:r>
              <w:rPr>
                <w:lang w:val="en-US"/>
              </w:rPr>
              <w:t>19,0</w:t>
            </w:r>
          </w:p>
        </w:tc>
      </w:tr>
      <w:tr w:rsidR="0058230B" w14:paraId="22F15380" w14:textId="77777777" w:rsidTr="004142F5">
        <w:trPr>
          <w:trHeight w:val="309"/>
        </w:trPr>
        <w:tc>
          <w:tcPr>
            <w:tcW w:w="1826" w:type="dxa"/>
          </w:tcPr>
          <w:p w14:paraId="1BA7DF2C" w14:textId="77777777" w:rsidR="0058230B" w:rsidRDefault="0058230B" w:rsidP="009145AC">
            <w:pPr>
              <w:pStyle w:val="ListParagraph"/>
              <w:ind w:left="0"/>
              <w:jc w:val="both"/>
              <w:rPr>
                <w:lang w:val="en-US"/>
              </w:rPr>
            </w:pPr>
            <w:r>
              <w:rPr>
                <w:lang w:val="en-US"/>
              </w:rPr>
              <w:t>Meadow pipit</w:t>
            </w:r>
          </w:p>
          <w:p w14:paraId="12294E50" w14:textId="77777777" w:rsidR="0058230B" w:rsidRPr="00EA23FC" w:rsidRDefault="0058230B" w:rsidP="009145AC">
            <w:pPr>
              <w:pStyle w:val="ListParagraph"/>
              <w:ind w:left="0"/>
              <w:jc w:val="both"/>
              <w:rPr>
                <w:lang w:val="en-US"/>
              </w:rPr>
            </w:pPr>
            <w:r w:rsidRPr="0085588D">
              <w:rPr>
                <w:lang w:val="en-US"/>
              </w:rPr>
              <w:t>(</w:t>
            </w:r>
            <w:r w:rsidRPr="0085588D">
              <w:rPr>
                <w:i/>
                <w:lang w:val="en-US"/>
              </w:rPr>
              <w:t>Anthus pratensis</w:t>
            </w:r>
            <w:r w:rsidRPr="0085588D">
              <w:rPr>
                <w:lang w:val="en-US"/>
              </w:rPr>
              <w:t>)</w:t>
            </w:r>
          </w:p>
        </w:tc>
        <w:tc>
          <w:tcPr>
            <w:tcW w:w="1856" w:type="dxa"/>
          </w:tcPr>
          <w:p w14:paraId="55AE16CC" w14:textId="77777777" w:rsidR="0058230B" w:rsidRDefault="0058230B" w:rsidP="009145AC">
            <w:pPr>
              <w:pStyle w:val="ListParagraph"/>
              <w:ind w:left="0"/>
              <w:jc w:val="both"/>
              <w:rPr>
                <w:lang w:val="en-US"/>
              </w:rPr>
            </w:pPr>
            <w:r>
              <w:rPr>
                <w:lang w:val="en-US"/>
              </w:rPr>
              <w:t>17</w:t>
            </w:r>
          </w:p>
        </w:tc>
        <w:tc>
          <w:tcPr>
            <w:tcW w:w="1925" w:type="dxa"/>
          </w:tcPr>
          <w:p w14:paraId="12AD71BE" w14:textId="77777777" w:rsidR="0058230B" w:rsidRDefault="0058230B" w:rsidP="009145AC">
            <w:pPr>
              <w:pStyle w:val="ListParagraph"/>
              <w:ind w:left="0"/>
              <w:jc w:val="both"/>
              <w:rPr>
                <w:lang w:val="en-US"/>
              </w:rPr>
            </w:pPr>
            <w:r>
              <w:rPr>
                <w:lang w:val="en-US"/>
              </w:rPr>
              <w:t>1,9</w:t>
            </w:r>
          </w:p>
        </w:tc>
      </w:tr>
      <w:tr w:rsidR="0058230B" w14:paraId="1484E10B" w14:textId="77777777" w:rsidTr="004142F5">
        <w:trPr>
          <w:trHeight w:val="323"/>
        </w:trPr>
        <w:tc>
          <w:tcPr>
            <w:tcW w:w="1826" w:type="dxa"/>
          </w:tcPr>
          <w:p w14:paraId="1F1D284C" w14:textId="77777777" w:rsidR="0058230B" w:rsidRDefault="0058230B" w:rsidP="009145AC">
            <w:pPr>
              <w:pStyle w:val="ListParagraph"/>
              <w:ind w:left="0"/>
              <w:jc w:val="both"/>
              <w:rPr>
                <w:lang w:val="en-US"/>
              </w:rPr>
            </w:pPr>
            <w:r>
              <w:rPr>
                <w:lang w:val="en-US"/>
              </w:rPr>
              <w:t>Common l</w:t>
            </w:r>
            <w:r w:rsidRPr="00EA23FC">
              <w:rPr>
                <w:lang w:val="en-US"/>
              </w:rPr>
              <w:t>innet</w:t>
            </w:r>
          </w:p>
          <w:p w14:paraId="3C9FBA6F" w14:textId="77777777" w:rsidR="0058230B" w:rsidRPr="00EA23FC" w:rsidRDefault="0058230B" w:rsidP="009145AC">
            <w:pPr>
              <w:pStyle w:val="ListParagraph"/>
              <w:ind w:left="0"/>
              <w:jc w:val="both"/>
              <w:rPr>
                <w:lang w:val="en-US"/>
              </w:rPr>
            </w:pPr>
            <w:r w:rsidRPr="0085588D">
              <w:rPr>
                <w:lang w:val="en-US"/>
              </w:rPr>
              <w:t>(</w:t>
            </w:r>
            <w:r w:rsidRPr="0085588D">
              <w:rPr>
                <w:i/>
                <w:lang w:val="en-US"/>
              </w:rPr>
              <w:t>Linaria cannabina</w:t>
            </w:r>
            <w:r w:rsidRPr="0085588D">
              <w:rPr>
                <w:lang w:val="en-US"/>
              </w:rPr>
              <w:t>)</w:t>
            </w:r>
          </w:p>
        </w:tc>
        <w:tc>
          <w:tcPr>
            <w:tcW w:w="1856" w:type="dxa"/>
          </w:tcPr>
          <w:p w14:paraId="56C01176" w14:textId="77777777" w:rsidR="0058230B" w:rsidRDefault="0058230B" w:rsidP="009145AC">
            <w:pPr>
              <w:pStyle w:val="ListParagraph"/>
              <w:ind w:left="0"/>
              <w:jc w:val="both"/>
              <w:rPr>
                <w:lang w:val="en-US"/>
              </w:rPr>
            </w:pPr>
            <w:r>
              <w:rPr>
                <w:lang w:val="en-US"/>
              </w:rPr>
              <w:t>16</w:t>
            </w:r>
          </w:p>
        </w:tc>
        <w:tc>
          <w:tcPr>
            <w:tcW w:w="1925" w:type="dxa"/>
          </w:tcPr>
          <w:p w14:paraId="216AAD3E" w14:textId="77777777" w:rsidR="0058230B" w:rsidRDefault="0058230B" w:rsidP="009145AC">
            <w:pPr>
              <w:pStyle w:val="ListParagraph"/>
              <w:ind w:left="0"/>
              <w:jc w:val="both"/>
              <w:rPr>
                <w:lang w:val="en-US"/>
              </w:rPr>
            </w:pPr>
            <w:r>
              <w:rPr>
                <w:lang w:val="en-US"/>
              </w:rPr>
              <w:t>1,8</w:t>
            </w:r>
          </w:p>
        </w:tc>
      </w:tr>
      <w:tr w:rsidR="0058230B" w14:paraId="71C2058A" w14:textId="77777777" w:rsidTr="004142F5">
        <w:trPr>
          <w:trHeight w:val="309"/>
        </w:trPr>
        <w:tc>
          <w:tcPr>
            <w:tcW w:w="1826" w:type="dxa"/>
          </w:tcPr>
          <w:p w14:paraId="48BA1B58" w14:textId="77777777" w:rsidR="0058230B" w:rsidRDefault="0058230B" w:rsidP="009145AC">
            <w:pPr>
              <w:pStyle w:val="ListParagraph"/>
              <w:ind w:left="0"/>
              <w:jc w:val="both"/>
              <w:rPr>
                <w:lang w:val="en-US"/>
              </w:rPr>
            </w:pPr>
            <w:r>
              <w:rPr>
                <w:lang w:val="en-US"/>
              </w:rPr>
              <w:t>Grey p</w:t>
            </w:r>
            <w:r w:rsidRPr="00EA23FC">
              <w:rPr>
                <w:lang w:val="en-US"/>
              </w:rPr>
              <w:t>artridge</w:t>
            </w:r>
          </w:p>
          <w:p w14:paraId="26B7C939" w14:textId="77777777" w:rsidR="0058230B" w:rsidRPr="00EA23FC" w:rsidRDefault="0058230B" w:rsidP="009145AC">
            <w:pPr>
              <w:pStyle w:val="ListParagraph"/>
              <w:ind w:left="0"/>
              <w:jc w:val="both"/>
              <w:rPr>
                <w:lang w:val="en-US"/>
              </w:rPr>
            </w:pPr>
            <w:r w:rsidRPr="0085588D">
              <w:rPr>
                <w:lang w:val="en-US"/>
              </w:rPr>
              <w:t>(</w:t>
            </w:r>
            <w:r w:rsidRPr="0085588D">
              <w:rPr>
                <w:i/>
                <w:lang w:val="en-US"/>
              </w:rPr>
              <w:t>Perdix perdix</w:t>
            </w:r>
            <w:r w:rsidRPr="0085588D">
              <w:rPr>
                <w:lang w:val="en-US"/>
              </w:rPr>
              <w:t>)</w:t>
            </w:r>
          </w:p>
        </w:tc>
        <w:tc>
          <w:tcPr>
            <w:tcW w:w="1856" w:type="dxa"/>
          </w:tcPr>
          <w:p w14:paraId="73AF69C5" w14:textId="77777777" w:rsidR="0058230B" w:rsidRDefault="0058230B" w:rsidP="009145AC">
            <w:pPr>
              <w:pStyle w:val="ListParagraph"/>
              <w:ind w:left="0"/>
              <w:jc w:val="both"/>
              <w:rPr>
                <w:lang w:val="en-US"/>
              </w:rPr>
            </w:pPr>
            <w:r>
              <w:rPr>
                <w:lang w:val="en-US"/>
              </w:rPr>
              <w:t>5</w:t>
            </w:r>
          </w:p>
        </w:tc>
        <w:tc>
          <w:tcPr>
            <w:tcW w:w="1925" w:type="dxa"/>
          </w:tcPr>
          <w:p w14:paraId="2B799125" w14:textId="77777777" w:rsidR="0058230B" w:rsidRDefault="0058230B" w:rsidP="009145AC">
            <w:pPr>
              <w:pStyle w:val="ListParagraph"/>
              <w:ind w:left="0"/>
              <w:jc w:val="both"/>
              <w:rPr>
                <w:lang w:val="en-US"/>
              </w:rPr>
            </w:pPr>
            <w:r>
              <w:rPr>
                <w:lang w:val="en-US"/>
              </w:rPr>
              <w:t>0,6</w:t>
            </w:r>
          </w:p>
        </w:tc>
      </w:tr>
      <w:tr w:rsidR="0058230B" w14:paraId="547B53A4" w14:textId="77777777" w:rsidTr="004142F5">
        <w:trPr>
          <w:trHeight w:val="309"/>
        </w:trPr>
        <w:tc>
          <w:tcPr>
            <w:tcW w:w="1826" w:type="dxa"/>
          </w:tcPr>
          <w:p w14:paraId="3B5B7BD0" w14:textId="77777777" w:rsidR="0058230B" w:rsidRDefault="0058230B" w:rsidP="009145AC">
            <w:pPr>
              <w:pStyle w:val="ListParagraph"/>
              <w:ind w:left="0"/>
              <w:jc w:val="both"/>
              <w:rPr>
                <w:lang w:val="en-US"/>
              </w:rPr>
            </w:pPr>
            <w:r>
              <w:rPr>
                <w:lang w:val="en-US"/>
              </w:rPr>
              <w:t>Eurasian s</w:t>
            </w:r>
            <w:r w:rsidRPr="00EA23FC">
              <w:rPr>
                <w:lang w:val="en-US"/>
              </w:rPr>
              <w:t>kylark</w:t>
            </w:r>
          </w:p>
          <w:p w14:paraId="3FA9BDFE" w14:textId="77777777" w:rsidR="0058230B" w:rsidRPr="00EA23FC" w:rsidRDefault="0058230B" w:rsidP="009145AC">
            <w:pPr>
              <w:pStyle w:val="ListParagraph"/>
              <w:ind w:left="0"/>
              <w:jc w:val="both"/>
              <w:rPr>
                <w:lang w:val="en-US"/>
              </w:rPr>
            </w:pPr>
            <w:r w:rsidRPr="0085588D">
              <w:rPr>
                <w:lang w:val="en-US"/>
              </w:rPr>
              <w:t>(</w:t>
            </w:r>
            <w:r w:rsidRPr="0085588D">
              <w:rPr>
                <w:i/>
                <w:lang w:val="en-US"/>
              </w:rPr>
              <w:t>Alauda arvensis</w:t>
            </w:r>
            <w:r w:rsidRPr="0085588D">
              <w:rPr>
                <w:lang w:val="en-US"/>
              </w:rPr>
              <w:t>)</w:t>
            </w:r>
          </w:p>
        </w:tc>
        <w:tc>
          <w:tcPr>
            <w:tcW w:w="1856" w:type="dxa"/>
          </w:tcPr>
          <w:p w14:paraId="6DEA9489" w14:textId="77777777" w:rsidR="0058230B" w:rsidRDefault="0058230B" w:rsidP="009145AC">
            <w:pPr>
              <w:pStyle w:val="ListParagraph"/>
              <w:ind w:left="0"/>
              <w:jc w:val="both"/>
              <w:rPr>
                <w:lang w:val="en-US"/>
              </w:rPr>
            </w:pPr>
            <w:r>
              <w:rPr>
                <w:lang w:val="en-US"/>
              </w:rPr>
              <w:t>62</w:t>
            </w:r>
          </w:p>
        </w:tc>
        <w:tc>
          <w:tcPr>
            <w:tcW w:w="1925" w:type="dxa"/>
          </w:tcPr>
          <w:p w14:paraId="5B512EC0" w14:textId="77777777" w:rsidR="0058230B" w:rsidRDefault="0058230B" w:rsidP="009145AC">
            <w:pPr>
              <w:pStyle w:val="ListParagraph"/>
              <w:keepNext/>
              <w:ind w:left="0"/>
              <w:jc w:val="both"/>
              <w:rPr>
                <w:lang w:val="en-US"/>
              </w:rPr>
            </w:pPr>
            <w:r>
              <w:rPr>
                <w:lang w:val="en-US"/>
              </w:rPr>
              <w:t>6,9</w:t>
            </w:r>
          </w:p>
        </w:tc>
      </w:tr>
    </w:tbl>
    <w:p w14:paraId="21564C2F" w14:textId="77777777" w:rsidR="00801A14" w:rsidRDefault="00801A14" w:rsidP="009145AC">
      <w:pPr>
        <w:spacing w:after="0" w:line="276" w:lineRule="auto"/>
        <w:jc w:val="both"/>
        <w:rPr>
          <w:color w:val="000000"/>
          <w:sz w:val="22"/>
        </w:rPr>
      </w:pPr>
    </w:p>
    <w:p w14:paraId="1A4496E4" w14:textId="5654104E" w:rsidR="00E06FC1" w:rsidRPr="002F7E77" w:rsidRDefault="00AC70CE" w:rsidP="009145AC">
      <w:pPr>
        <w:spacing w:after="0" w:line="276" w:lineRule="auto"/>
        <w:jc w:val="both"/>
        <w:rPr>
          <w:color w:val="000000"/>
          <w:sz w:val="22"/>
        </w:rPr>
      </w:pPr>
      <w:r w:rsidRPr="002F7E77">
        <w:rPr>
          <w:color w:val="000000"/>
          <w:sz w:val="22"/>
        </w:rPr>
        <w:t>A survey of the area in 2012 of the breeding bird community showed a great biodiversity in the area, with 31 species breeding in the area, of which 5 of them are categorized as red list species (see tab.1). Other 13 bird species were present but were not found breeding in the area. In the area is also observed the presence of hares, foxes and row deer</w:t>
      </w:r>
      <w:r w:rsidR="00FF3521" w:rsidRPr="002F7E77">
        <w:rPr>
          <w:color w:val="000000"/>
          <w:sz w:val="22"/>
        </w:rPr>
        <w:t xml:space="preserve"> </w:t>
      </w:r>
      <w:r w:rsidR="00FF3521" w:rsidRPr="002F7E77">
        <w:rPr>
          <w:color w:val="000000"/>
          <w:sz w:val="22"/>
        </w:rPr>
        <w:fldChar w:fldCharType="begin" w:fldLock="1"/>
      </w:r>
      <w:r w:rsidR="00FF3521" w:rsidRPr="002F7E77">
        <w:rPr>
          <w:color w:val="000000"/>
          <w:sz w:val="22"/>
        </w:rPr>
        <w:instrText>ADDIN CSL_CITATION {"citationItems":[{"id":"ITEM-1","itemData":{"author":[{"dropping-particle":"","family":"Ottens","given":"Henk Jan","non-dropping-particle":"","parse-names":false,"suffix":""}],"id":"ITEM-1","issued":{"date-parts":[["2014"]]},"title":"Broedvogelkartering omgeving Muntendam 2013","type":"report"},"uris":["http://www.mendeley.com/documents/?uuid=28b97c51-438b-3038-9d7c-1b0a28bcfe3a"]},{"id":"ITEM-2","itemData":{"URL":"http://www.boerenbuitengebied.nl/de-werkgroep/wie-zijn-wij/","accessed":{"date-parts":[["2018","11","1"]]},"author":[{"dropping-particle":"","family":"Boerenbuitengebied","given":"","non-dropping-particle":"","parse-names":false,"suffix":""}],"id":"ITEM-2","issued":{"date-parts":[["0"]]},"title":"Boerenbuitengebied Muntendam","type":"webpage"},"uris":["http://www.mendeley.com/documents/?uuid=d395b78e-ac01-3494-bd14-2d7badd204ab"]}],"mendeley":{"formattedCitation":"(Boerenbuitengebied, n.d.; Ottens, 2014)","plainTextFormattedCitation":"(Boerenbuitengebied, n.d.; Ottens, 2014)","previouslyFormattedCitation":"(Boerenbuitengebied, n.d.; Ottens, 2014)"},"properties":{"noteIndex":0},"schema":"https://github.com/citation-style-language/schema/raw/master/csl-citation.json"}</w:instrText>
      </w:r>
      <w:r w:rsidR="00FF3521" w:rsidRPr="002F7E77">
        <w:rPr>
          <w:color w:val="000000"/>
          <w:sz w:val="22"/>
        </w:rPr>
        <w:fldChar w:fldCharType="separate"/>
      </w:r>
      <w:r w:rsidR="00FF3521" w:rsidRPr="002F7E77">
        <w:rPr>
          <w:noProof/>
          <w:color w:val="000000"/>
          <w:sz w:val="22"/>
        </w:rPr>
        <w:t>(Boerenbuitengebied, n.d.; Ottens, 2014)</w:t>
      </w:r>
      <w:r w:rsidR="00FF3521" w:rsidRPr="002F7E77">
        <w:rPr>
          <w:color w:val="000000"/>
          <w:sz w:val="22"/>
        </w:rPr>
        <w:fldChar w:fldCharType="end"/>
      </w:r>
      <w:r w:rsidRPr="002F7E77">
        <w:rPr>
          <w:color w:val="000000"/>
          <w:sz w:val="22"/>
        </w:rPr>
        <w:t>.</w:t>
      </w:r>
    </w:p>
    <w:p w14:paraId="545D7A46" w14:textId="46178DDC" w:rsidR="00F2344A" w:rsidRPr="002F7E77" w:rsidRDefault="008D3468" w:rsidP="009145AC">
      <w:pPr>
        <w:tabs>
          <w:tab w:val="left" w:pos="2415"/>
        </w:tabs>
        <w:spacing w:after="0" w:line="276" w:lineRule="auto"/>
        <w:jc w:val="both"/>
        <w:rPr>
          <w:sz w:val="22"/>
        </w:rPr>
      </w:pPr>
      <w:r>
        <w:rPr>
          <w:noProof/>
        </w:rPr>
        <mc:AlternateContent>
          <mc:Choice Requires="wpg">
            <w:drawing>
              <wp:anchor distT="0" distB="0" distL="182880" distR="182880" simplePos="0" relativeHeight="251677696" behindDoc="0" locked="0" layoutInCell="1" allowOverlap="1" wp14:anchorId="53CB304B" wp14:editId="003D3798">
                <wp:simplePos x="0" y="0"/>
                <wp:positionH relativeFrom="margin">
                  <wp:posOffset>2175510</wp:posOffset>
                </wp:positionH>
                <wp:positionV relativeFrom="paragraph">
                  <wp:posOffset>740410</wp:posOffset>
                </wp:positionV>
                <wp:extent cx="3893820" cy="3114675"/>
                <wp:effectExtent l="0" t="0" r="0" b="9525"/>
                <wp:wrapThrough wrapText="bothSides">
                  <wp:wrapPolygon edited="0">
                    <wp:start x="0" y="0"/>
                    <wp:lineTo x="0" y="21534"/>
                    <wp:lineTo x="19233" y="21534"/>
                    <wp:lineTo x="19233" y="21138"/>
                    <wp:lineTo x="21452" y="20477"/>
                    <wp:lineTo x="21452" y="0"/>
                    <wp:lineTo x="0" y="0"/>
                  </wp:wrapPolygon>
                </wp:wrapThrough>
                <wp:docPr id="4" name="Group 4"/>
                <wp:cNvGraphicFramePr/>
                <a:graphic xmlns:a="http://schemas.openxmlformats.org/drawingml/2006/main">
                  <a:graphicData uri="http://schemas.microsoft.com/office/word/2010/wordprocessingGroup">
                    <wpg:wgp>
                      <wpg:cNvGrpSpPr/>
                      <wpg:grpSpPr>
                        <a:xfrm>
                          <a:off x="0" y="0"/>
                          <a:ext cx="3893820" cy="3114675"/>
                          <a:chOff x="0" y="0"/>
                          <a:chExt cx="4976813" cy="4129120"/>
                        </a:xfrm>
                      </wpg:grpSpPr>
                      <pic:pic xmlns:pic="http://schemas.openxmlformats.org/drawingml/2006/picture">
                        <pic:nvPicPr>
                          <pic:cNvPr id="13" name="Picture 13" descr="A close up of a map&#10;&#10;Description generated with very high confidence"/>
                          <pic:cNvPicPr>
                            <a:picLocks noChangeAspect="1"/>
                          </pic:cNvPicPr>
                        </pic:nvPicPr>
                        <pic:blipFill rotWithShape="1">
                          <a:blip r:embed="rId12" cstate="print">
                            <a:extLst>
                              <a:ext uri="{28A0092B-C50C-407E-A947-70E740481C1C}">
                                <a14:useLocalDpi xmlns:a14="http://schemas.microsoft.com/office/drawing/2010/main" val="0"/>
                              </a:ext>
                            </a:extLst>
                          </a:blip>
                          <a:srcRect r="1596" b="1429"/>
                          <a:stretch/>
                        </pic:blipFill>
                        <pic:spPr bwMode="auto">
                          <a:xfrm>
                            <a:off x="23813" y="0"/>
                            <a:ext cx="4953000" cy="3906520"/>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0" y="3938589"/>
                            <a:ext cx="4406437" cy="190531"/>
                          </a:xfrm>
                          <a:prstGeom prst="rect">
                            <a:avLst/>
                          </a:prstGeom>
                          <a:solidFill>
                            <a:prstClr val="white"/>
                          </a:solidFill>
                          <a:ln>
                            <a:noFill/>
                          </a:ln>
                        </wps:spPr>
                        <wps:txbx>
                          <w:txbxContent>
                            <w:p w14:paraId="30EC2775" w14:textId="77777777" w:rsidR="004142F5" w:rsidRPr="00E06FC1" w:rsidRDefault="004142F5" w:rsidP="00801A14">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w:t>
                              </w:r>
                              <w:r w:rsidRPr="00E06FC1">
                                <w:t xml:space="preserve">Soil types in </w:t>
                              </w:r>
                              <w:r>
                                <w:t xml:space="preserve">the project </w:t>
                              </w:r>
                              <w:r w:rsidRPr="00E06FC1">
                                <w:t>area (Brouwer, F. 200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CB304B" id="Group 4" o:spid="_x0000_s1033" style="position:absolute;left:0;text-align:left;margin-left:171.3pt;margin-top:58.3pt;width:306.6pt;height:245.25pt;z-index:251677696;mso-wrap-distance-left:14.4pt;mso-wrap-distance-right:14.4pt;mso-position-horizontal-relative:margin;mso-width-relative:margin;mso-height-relative:margin" coordsize="49768,412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">
                <v:shape id="Picture 13" o:spid="_x0000_s1034" type="#_x0000_t75" alt="A close up of a map&#10;&#10;Description generated with very high confidence" style="position:absolute;left:238;width:49530;height:39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">
                  <v:imagedata r:id="rId13" o:title="A close up of a map&#10;&#10;Description generated with very high confidence" cropbottom="937f" cropright="1046f"/>
                </v:shape>
                <v:shape id="Text Box 2" o:spid="_x0000_s1035" type="#_x0000_t202" style="position:absolute;top:39385;width:44064;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30EC2775" w14:textId="77777777" w:rsidR="004142F5" w:rsidRPr="00E06FC1" w:rsidRDefault="004142F5" w:rsidP="00801A14">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w:t>
                        </w:r>
                        <w:r w:rsidRPr="00E06FC1">
                          <w:t xml:space="preserve">Soil types in </w:t>
                        </w:r>
                        <w:r>
                          <w:t xml:space="preserve">the project </w:t>
                        </w:r>
                        <w:r w:rsidRPr="00E06FC1">
                          <w:t>area (Brouwer, F. 2006).</w:t>
                        </w:r>
                      </w:p>
                    </w:txbxContent>
                  </v:textbox>
                </v:shape>
                <w10:wrap type="through" anchorx="margin"/>
              </v:group>
            </w:pict>
          </mc:Fallback>
        </mc:AlternateContent>
      </w:r>
      <w:r w:rsidR="00F2344A" w:rsidRPr="002F7E77">
        <w:rPr>
          <w:sz w:val="22"/>
        </w:rPr>
        <w:t>Muntendam is characterized by various soil ty</w:t>
      </w:r>
      <w:r w:rsidR="00D669FE" w:rsidRPr="002F7E77">
        <w:rPr>
          <w:sz w:val="22"/>
        </w:rPr>
        <w:t>pes (see fig. 2</w:t>
      </w:r>
      <w:r w:rsidR="00F2344A" w:rsidRPr="002F7E77">
        <w:rPr>
          <w:sz w:val="22"/>
        </w:rPr>
        <w:t xml:space="preserve">). “Peat” and “nutty on sand” consist mainly of organic matter, while “light savel” and “sand” are mainly sandy soils of different grain sizes </w:t>
      </w:r>
      <w:r w:rsidR="00F2344A" w:rsidRPr="002F7E77">
        <w:rPr>
          <w:sz w:val="22"/>
        </w:rPr>
        <w:fldChar w:fldCharType="begin" w:fldLock="1"/>
      </w:r>
      <w:r w:rsidR="00F2344A" w:rsidRPr="002F7E77">
        <w:rPr>
          <w:sz w:val="22"/>
        </w:rPr>
        <w:instrText>ADDIN CSL_CITATION {"citationItems":[{"id":"ITEM-1","itemData":{"URL":"https://boerenbunder.nl/report/53.15063,6.87452","accessed":{"date-parts":[["2018","10","31"]]},"author":[{"dropping-particle":"","family":"Boer&amp;Bunder","given":"","non-dropping-particle":"","parse-names":false,"suffix":""}],"id":"ITEM-1","issued":{"date-parts":[["0"]]},"title":"Perceelsrapport","type":"webpage"},"uris":["http://www.mendeley.com/documents/?uuid=4282453e-515d-3c6e-b476-c21aad6be8a8"]}],"mendeley":{"formattedCitation":"(Boer&amp;Bunder, n.d.)","plainTextFormattedCitation":"(Boer&amp;Bunder, n.d.)","previouslyFormattedCitation":"(Boer&amp;Bunder, n.d.)"},"properties":{"noteIndex":0},"schema":"https://github.com/citation-style-language/schema/raw/master/csl-citation.json"}</w:instrText>
      </w:r>
      <w:r w:rsidR="00F2344A" w:rsidRPr="002F7E77">
        <w:rPr>
          <w:sz w:val="22"/>
        </w:rPr>
        <w:fldChar w:fldCharType="separate"/>
      </w:r>
      <w:r w:rsidR="00F2344A" w:rsidRPr="002F7E77">
        <w:rPr>
          <w:noProof/>
          <w:sz w:val="22"/>
        </w:rPr>
        <w:t>(Boer&amp;Bunder, n.d.)</w:t>
      </w:r>
      <w:r w:rsidR="00F2344A" w:rsidRPr="002F7E77">
        <w:rPr>
          <w:sz w:val="22"/>
        </w:rPr>
        <w:fldChar w:fldCharType="end"/>
      </w:r>
      <w:r w:rsidR="00F2344A" w:rsidRPr="002F7E77">
        <w:rPr>
          <w:sz w:val="22"/>
        </w:rPr>
        <w:t xml:space="preserve">. Sand appears to be predominant in the area, which is a product of Pleistocene deposits that consist mostly of river sand. Ideal soils for agriculture are balanced in contributions from mineral components (sand: 0.05–2 mm, silt: 0.002–0.05 mm, clay: &lt;0.002 mm), organic matter, air, and water. By having a combination of mostly sand, peat and light savel, this place makes a perfect agricultural area </w:t>
      </w:r>
      <w:r w:rsidR="00F2344A" w:rsidRPr="002F7E77">
        <w:rPr>
          <w:sz w:val="22"/>
        </w:rPr>
        <w:fldChar w:fldCharType="begin" w:fldLock="1"/>
      </w:r>
      <w:r w:rsidR="00F2344A" w:rsidRPr="002F7E77">
        <w:rPr>
          <w:sz w:val="22"/>
        </w:rPr>
        <w:instrText>ADDIN CSL_CITATION {"citationItems":[{"id":"ITEM-1","itemData":{"URL":"https://boerenbunder.nl/report/53.15063,6.87452","accessed":{"date-parts":[["2018","10","31"]]},"author":[{"dropping-particle":"","family":"Boer&amp;Bunder","given":"","non-dropping-particle":"","parse-names":false,"suffix":""}],"id":"ITEM-1","issued":{"date-parts":[["0"]]},"title":"Perceelsrapport","type":"webpage"},"uris":["http://www.mendeley.com/documents/?uuid=4282453e-515d-3c6e-b476-c21aad6be8a8"]}],"mendeley":{"formattedCitation":"(Boer&amp;Bunder, n.d.)","plainTextFormattedCitation":"(Boer&amp;Bunder, n.d.)","previouslyFormattedCitation":"(Boer&amp;Bunder, n.d.)"},"properties":{"noteIndex":0},"schema":"https://github.com/citation-style-language/schema/raw/master/csl-citation.json"}</w:instrText>
      </w:r>
      <w:r w:rsidR="00F2344A" w:rsidRPr="002F7E77">
        <w:rPr>
          <w:sz w:val="22"/>
        </w:rPr>
        <w:fldChar w:fldCharType="separate"/>
      </w:r>
      <w:r w:rsidR="00F2344A" w:rsidRPr="002F7E77">
        <w:rPr>
          <w:noProof/>
          <w:sz w:val="22"/>
        </w:rPr>
        <w:t>(Boer&amp;Bunder, n.d.)</w:t>
      </w:r>
      <w:r w:rsidR="00F2344A" w:rsidRPr="002F7E77">
        <w:rPr>
          <w:sz w:val="22"/>
        </w:rPr>
        <w:fldChar w:fldCharType="end"/>
      </w:r>
      <w:r w:rsidR="00CA13EF" w:rsidRPr="002F7E77">
        <w:rPr>
          <w:sz w:val="22"/>
        </w:rPr>
        <w:t xml:space="preserve">. However, this agricultural opportunity has been used too intensively. Creating damage to the environment and the biodiversity on both in the soil and outside the soil </w:t>
      </w:r>
      <w:r w:rsidR="00CA13EF" w:rsidRPr="002F7E77">
        <w:rPr>
          <w:sz w:val="22"/>
        </w:rPr>
        <w:fldChar w:fldCharType="begin" w:fldLock="1"/>
      </w:r>
      <w:r w:rsidR="00CA13EF" w:rsidRPr="002F7E77">
        <w:rPr>
          <w:sz w:val="22"/>
        </w:rPr>
        <w:instrText>ADDIN CSL_CITATION {"citationItems":[{"id":"ITEM-1","itemData":{"author":[{"dropping-particle":"","family":"Thrupp","given":"Lori Ann","non-dropping-particle":"","parse-names":false,"suffix":""}],"container-title":"International Affairs","id":"ITEM-1","issued":{"date-parts":[["2000"]]},"page":"265-281","title":"Linking agricultural biodiversity and food security: the valuable role of agrobiodiversity for sustainable agriculture","type":"article-journal"},"uris":["http://www.mendeley.com/documents/?uuid=c14bffa9-f27e-35fd-a140-330ef2702394"]},{"id":"ITEM-2","itemData":{"DOI":"10.1007/978-1-4020-8272-6","ISBN":"978-1-4020-8271-9","ISSN":"1875-1199","abstract":"Abstract Dehesas are the most widespread agroforestry systems in Europe, where they cover 3.1 million hectares. They are multipurpose open woodlands, mostly created by clearing the natural forests, where livestock rearing, cereal cropping, cork and firewood harvesting, and hunting are combined. In dehesas, trees can be seen as ecosystem engineers, as they allow the maintenance of grass production in poor soils under a semiarid climate. We summarize the most outstanding results on both the effect of trees on the production and quality of the understorey (crop and native grasses) and also on the consequences of reduced tree density for the physiological condition and production of trees. The ecological basis of tree-understorey interac- tions is explained based on spatial distribution and use of above and belowground resources. Dehesas have been considered habitats to be preserved because they main- tain a high biological diversity including several globally endangered animal species. They are considered an example of sustainable land use, although their conservation has been threatened in the last few decades. Excessive tree cutting, including complete elimination in some cases, has taken place as a consequence of increased mechanisa- tion and stocking rates. This has caused a lack of natural regeneration and tree death in over-aged stands. We make a critical analysis of the ecological stability and sustainability of the system following four different approaches related to current problems: (i) historical evolution of the dehesa range, (ii) soil degradation and ero- sion, (iii) plot and farm-level factors precluding tree regeneration, and (iv) economic profitability of the dehesas. From these analyses, we derive a number of recommen- dations for dehesa management aimed at ensuring both its multifunctional role and its sustainability. The critical role of the shrub understorey for the ecological function, nutritional contribution and biodiversity is emphasized.","author":[{"dropping-particle":"","family":"Oosterbaan","given":"A","non-dropping-particle":"","parse-names":false,"suffix":""},{"dropping-particle":"","family":"Kuiters","given":"A T","non-dropping-particle":"","parse-names":false,"suffix":""}],"id":"ITEM-2","issue":"May 2014","issued":{"date-parts":[["2009"]]},"title":"Agroforestry in Europe","type":"article-journal","volume":"6"},"uris":["http://www.mendeley.com/documents/?uuid=b63ce3b5-8fe7-48d6-b013-fb540b9ea259"]}],"mendeley":{"formattedCitation":"(Thrupp, 2000; Oosterbaan &amp; Kuiters, 2009)","plainTextFormattedCitation":"(Thrupp, 2000; Oosterbaan &amp; Kuiters, 2009)","previouslyFormattedCitation":"(Thrupp, 2000; Oosterbaan &amp; Kuiters, 2009)"},"properties":{"noteIndex":0},"schema":"https://github.com/citation-style-language/schema/raw/master/csl-citation.json"}</w:instrText>
      </w:r>
      <w:r w:rsidR="00CA13EF" w:rsidRPr="002F7E77">
        <w:rPr>
          <w:sz w:val="22"/>
        </w:rPr>
        <w:fldChar w:fldCharType="separate"/>
      </w:r>
      <w:r w:rsidR="00CA13EF" w:rsidRPr="002F7E77">
        <w:rPr>
          <w:noProof/>
          <w:sz w:val="22"/>
        </w:rPr>
        <w:t>(Thrupp, 2000; Oosterbaan &amp; Kuiters, 2009)</w:t>
      </w:r>
      <w:r w:rsidR="00CA13EF" w:rsidRPr="002F7E77">
        <w:rPr>
          <w:sz w:val="22"/>
        </w:rPr>
        <w:fldChar w:fldCharType="end"/>
      </w:r>
      <w:r w:rsidR="00CA13EF" w:rsidRPr="002F7E77">
        <w:rPr>
          <w:sz w:val="22"/>
        </w:rPr>
        <w:t>.</w:t>
      </w:r>
    </w:p>
    <w:p w14:paraId="7FEDC451" w14:textId="55347E56" w:rsidR="00801A14" w:rsidRPr="009145AC" w:rsidRDefault="008F5AE3" w:rsidP="009145AC">
      <w:pPr>
        <w:pStyle w:val="Heading2"/>
        <w:jc w:val="both"/>
        <w:rPr>
          <w:color w:val="000000"/>
        </w:rPr>
      </w:pPr>
      <w:bookmarkStart w:id="24" w:name="_Toc528841505"/>
      <w:bookmarkStart w:id="25" w:name="_Toc528841644"/>
      <w:r w:rsidRPr="002F7E77">
        <w:rPr>
          <w:rStyle w:val="SubtleEmphasis"/>
        </w:rPr>
        <w:lastRenderedPageBreak/>
        <w:t>Important actors in the area:</w:t>
      </w:r>
      <w:bookmarkEnd w:id="24"/>
      <w:bookmarkEnd w:id="25"/>
      <w:r w:rsidRPr="002F7E77">
        <w:rPr>
          <w:rStyle w:val="SubtleEmphasis"/>
        </w:rPr>
        <w:t xml:space="preserve"> </w:t>
      </w:r>
    </w:p>
    <w:p w14:paraId="4FA44A3B" w14:textId="45D10D08" w:rsidR="00DE7531" w:rsidRPr="002F7E77" w:rsidRDefault="00DE7531" w:rsidP="009145AC">
      <w:pPr>
        <w:spacing w:after="0"/>
        <w:jc w:val="both"/>
        <w:rPr>
          <w:color w:val="000000"/>
          <w:sz w:val="22"/>
        </w:rPr>
      </w:pPr>
      <w:r w:rsidRPr="002F7E77">
        <w:rPr>
          <w:color w:val="000000"/>
          <w:sz w:val="22"/>
        </w:rPr>
        <w:t>The main actors in the area are the farmers, that as land owners have the most to say about the management and use of the area. Other actors are the food customers and the visitors of the area, that particularly in the summer comes to the area to enjoy and observe the nature. Finally, the state representatives have a say in the area for the management of the</w:t>
      </w:r>
      <w:r w:rsidR="003D7DCF" w:rsidRPr="002F7E77">
        <w:rPr>
          <w:color w:val="000000"/>
          <w:sz w:val="22"/>
        </w:rPr>
        <w:t xml:space="preserve"> public</w:t>
      </w:r>
      <w:r w:rsidRPr="002F7E77">
        <w:rPr>
          <w:color w:val="000000"/>
          <w:sz w:val="22"/>
        </w:rPr>
        <w:t xml:space="preserve"> utili</w:t>
      </w:r>
      <w:r w:rsidR="003D7DCF" w:rsidRPr="002F7E77">
        <w:rPr>
          <w:color w:val="000000"/>
          <w:sz w:val="22"/>
        </w:rPr>
        <w:t>ti</w:t>
      </w:r>
      <w:r w:rsidRPr="002F7E77">
        <w:rPr>
          <w:color w:val="000000"/>
          <w:sz w:val="22"/>
        </w:rPr>
        <w:t xml:space="preserve">es, such as road and </w:t>
      </w:r>
      <w:r w:rsidR="003D7DCF" w:rsidRPr="002F7E77">
        <w:rPr>
          <w:color w:val="000000"/>
          <w:sz w:val="22"/>
        </w:rPr>
        <w:t>train tracks, particularly with the Water Board, that manage the water management of the area</w:t>
      </w:r>
      <w:r w:rsidR="00FF3521" w:rsidRPr="002F7E77">
        <w:rPr>
          <w:color w:val="000000"/>
          <w:sz w:val="22"/>
        </w:rPr>
        <w:t xml:space="preserve"> </w:t>
      </w:r>
      <w:r w:rsidR="00FF3521" w:rsidRPr="002F7E77">
        <w:rPr>
          <w:color w:val="000000"/>
          <w:sz w:val="22"/>
        </w:rPr>
        <w:fldChar w:fldCharType="begin" w:fldLock="1"/>
      </w:r>
      <w:r w:rsidR="00FF3521" w:rsidRPr="002F7E77">
        <w:rPr>
          <w:color w:val="000000"/>
          <w:sz w:val="22"/>
        </w:rPr>
        <w:instrText>ADDIN CSL_CITATION {"citationItems":[{"id":"ITEM-1","itemData":{"author":[{"dropping-particle":"","family":"Ottens","given":"Henk Jan","non-dropping-particle":"","parse-names":false,"suffix":""}],"id":"ITEM-1","issued":{"date-parts":[["2014"]]},"title":"Broedvogelkartering omgeving Muntendam 2013","type":"report"},"uris":["http://www.mendeley.com/documents/?uuid=28b97c51-438b-3038-9d7c-1b0a28bcfe3a"]},{"id":"ITEM-2","itemData":{"URL":"http://www.boerenbuitengebied.nl/de-werkgroep/wie-zijn-wij/","accessed":{"date-parts":[["2018","11","1"]]},"author":[{"dropping-particle":"","family":"Boerenbuitengebied","given":"","non-dropping-particle":"","parse-names":false,"suffix":""}],"id":"ITEM-2","issued":{"date-parts":[["0"]]},"title":"Boerenbuitengebied Muntendam","type":"webpage"},"uris":["http://www.mendeley.com/documents/?uuid=d395b78e-ac01-3494-bd14-2d7badd204ab"]}],"mendeley":{"formattedCitation":"(Boerenbuitengebied, n.d.; Ottens, 2014)","plainTextFormattedCitation":"(Boerenbuitengebied, n.d.; Ottens, 2014)","previouslyFormattedCitation":"(Boerenbuitengebied, n.d.; Ottens, 2014)"},"properties":{"noteIndex":0},"schema":"https://github.com/citation-style-language/schema/raw/master/csl-citation.json"}</w:instrText>
      </w:r>
      <w:r w:rsidR="00FF3521" w:rsidRPr="002F7E77">
        <w:rPr>
          <w:color w:val="000000"/>
          <w:sz w:val="22"/>
        </w:rPr>
        <w:fldChar w:fldCharType="separate"/>
      </w:r>
      <w:r w:rsidR="00FF3521" w:rsidRPr="002F7E77">
        <w:rPr>
          <w:noProof/>
          <w:color w:val="000000"/>
          <w:sz w:val="22"/>
        </w:rPr>
        <w:t>(Boerenbuitengebied, n.d.; Ottens, 2014)</w:t>
      </w:r>
      <w:r w:rsidR="00FF3521" w:rsidRPr="002F7E77">
        <w:rPr>
          <w:color w:val="000000"/>
          <w:sz w:val="22"/>
        </w:rPr>
        <w:fldChar w:fldCharType="end"/>
      </w:r>
      <w:r w:rsidR="003D7DCF" w:rsidRPr="002F7E77">
        <w:rPr>
          <w:color w:val="000000"/>
          <w:sz w:val="22"/>
        </w:rPr>
        <w:t>.</w:t>
      </w:r>
      <w:r w:rsidRPr="002F7E77">
        <w:rPr>
          <w:color w:val="000000"/>
          <w:sz w:val="22"/>
        </w:rPr>
        <w:t xml:space="preserve"> </w:t>
      </w:r>
    </w:p>
    <w:p w14:paraId="6CC08FF9" w14:textId="77777777" w:rsidR="008F5AE3" w:rsidRPr="002F7E77" w:rsidRDefault="008F5AE3" w:rsidP="009145AC">
      <w:pPr>
        <w:pStyle w:val="Heading2"/>
        <w:jc w:val="both"/>
        <w:rPr>
          <w:rStyle w:val="SubtleEmphasis"/>
        </w:rPr>
      </w:pPr>
    </w:p>
    <w:p w14:paraId="7F8D8959" w14:textId="59DF8D7F" w:rsidR="00801A14" w:rsidRPr="009145AC" w:rsidRDefault="008F5AE3" w:rsidP="009145AC">
      <w:pPr>
        <w:pStyle w:val="Heading2"/>
        <w:jc w:val="both"/>
        <w:rPr>
          <w:i/>
          <w:iCs/>
        </w:rPr>
      </w:pPr>
      <w:bookmarkStart w:id="26" w:name="_Toc528841506"/>
      <w:bookmarkStart w:id="27" w:name="_Toc528841645"/>
      <w:r w:rsidRPr="002F7E77">
        <w:rPr>
          <w:rStyle w:val="SubtleEmphasis"/>
        </w:rPr>
        <w:t>Applicable conservation policies and laws (Natura 2000, Habitat or Bird Directive):</w:t>
      </w:r>
      <w:bookmarkEnd w:id="26"/>
      <w:bookmarkEnd w:id="27"/>
    </w:p>
    <w:p w14:paraId="0298C2CB" w14:textId="70441C52" w:rsidR="00F2344A" w:rsidRPr="009145AC" w:rsidRDefault="008F5AE3" w:rsidP="009145AC">
      <w:pPr>
        <w:spacing w:after="0" w:line="276" w:lineRule="auto"/>
        <w:jc w:val="both"/>
        <w:rPr>
          <w:color w:val="000000"/>
          <w:sz w:val="22"/>
        </w:rPr>
      </w:pPr>
      <w:r w:rsidRPr="002F7E77">
        <w:rPr>
          <w:sz w:val="22"/>
        </w:rPr>
        <w:t>The area is managed by different farmers, and is therefore not registered as a protected area of any kind. The aim of this area is to provide an example for managing of biodiversity in a regular farming area.</w:t>
      </w:r>
    </w:p>
    <w:p w14:paraId="06B1BF33" w14:textId="77777777" w:rsidR="009145AC" w:rsidRDefault="009145AC" w:rsidP="009145AC">
      <w:pPr>
        <w:pStyle w:val="Heading1"/>
        <w:jc w:val="both"/>
        <w:rPr>
          <w:rFonts w:ascii="Calibri" w:eastAsia="Times New Roman" w:hAnsi="Calibri" w:cs="Calibri"/>
          <w:b/>
          <w:color w:val="000000"/>
          <w:sz w:val="24"/>
          <w:szCs w:val="20"/>
          <w:lang w:eastAsia="en-GB"/>
        </w:rPr>
      </w:pPr>
      <w:bookmarkStart w:id="28" w:name="_Toc528841186"/>
      <w:bookmarkStart w:id="29" w:name="_Toc528841393"/>
      <w:bookmarkStart w:id="30" w:name="_Toc528841507"/>
      <w:bookmarkStart w:id="31" w:name="_Toc528841646"/>
    </w:p>
    <w:p w14:paraId="73590906" w14:textId="7FFF7829" w:rsidR="00AC70CE" w:rsidRPr="0058230B" w:rsidRDefault="002866E3" w:rsidP="009145AC">
      <w:pPr>
        <w:pStyle w:val="Heading1"/>
        <w:jc w:val="both"/>
        <w:rPr>
          <w:rFonts w:eastAsia="Times New Roman"/>
          <w:lang w:eastAsia="en-GB"/>
        </w:rPr>
      </w:pPr>
      <w:r w:rsidRPr="002866E3">
        <w:rPr>
          <w:rFonts w:eastAsia="Times New Roman"/>
          <w:lang w:eastAsia="en-GB"/>
        </w:rPr>
        <w:t>Vision</w:t>
      </w:r>
      <w:bookmarkEnd w:id="28"/>
      <w:bookmarkEnd w:id="29"/>
      <w:bookmarkEnd w:id="30"/>
      <w:bookmarkEnd w:id="31"/>
    </w:p>
    <w:p w14:paraId="4AFA9945" w14:textId="77777777" w:rsidR="006113C2" w:rsidRDefault="006113C2" w:rsidP="009145AC">
      <w:pPr>
        <w:spacing w:after="0" w:line="276" w:lineRule="auto"/>
        <w:jc w:val="both"/>
        <w:rPr>
          <w:rFonts w:ascii="Calibri" w:eastAsia="Times New Roman" w:hAnsi="Calibri" w:cs="Calibri"/>
          <w:color w:val="000000"/>
          <w:sz w:val="22"/>
          <w:lang w:eastAsia="en-GB"/>
        </w:rPr>
      </w:pPr>
    </w:p>
    <w:p w14:paraId="39BC21CB" w14:textId="50C5AFEB" w:rsidR="000C7B84" w:rsidRPr="00C00EC7" w:rsidRDefault="000C7B84" w:rsidP="009145AC">
      <w:pPr>
        <w:spacing w:after="0" w:line="276" w:lineRule="auto"/>
        <w:jc w:val="both"/>
        <w:rPr>
          <w:rFonts w:eastAsia="Times New Roman" w:cstheme="minorHAnsi"/>
          <w:color w:val="000000"/>
          <w:sz w:val="22"/>
          <w:lang w:eastAsia="en-GB"/>
        </w:rPr>
      </w:pPr>
      <w:r w:rsidRPr="00C00EC7">
        <w:rPr>
          <w:rFonts w:eastAsia="Times New Roman" w:cstheme="minorHAnsi"/>
          <w:color w:val="000000"/>
          <w:sz w:val="22"/>
          <w:lang w:eastAsia="en-GB"/>
        </w:rPr>
        <w:t>Our vision sees the Muntendam area as an example and a case of study for how a standard, non-organic agriculture can be applicable and profitable while other conservation targets are pursued. The area will feature a series of different techniques ranging from more cons</w:t>
      </w:r>
      <w:r w:rsidR="00AA56C1" w:rsidRPr="00C00EC7">
        <w:rPr>
          <w:rFonts w:eastAsia="Times New Roman" w:cstheme="minorHAnsi"/>
          <w:color w:val="000000"/>
          <w:sz w:val="22"/>
          <w:lang w:eastAsia="en-GB"/>
        </w:rPr>
        <w:t>ervative</w:t>
      </w:r>
      <w:r w:rsidRPr="00C00EC7">
        <w:rPr>
          <w:rFonts w:eastAsia="Times New Roman" w:cstheme="minorHAnsi"/>
          <w:color w:val="000000"/>
          <w:sz w:val="22"/>
          <w:lang w:eastAsia="en-GB"/>
        </w:rPr>
        <w:t xml:space="preserve"> ones to cutting-edge approaches. The reason behind the choice of every management plan has to be found in the scientific consensus and the advancement in the scientific knowledge of farmland conservation. For that reason, one or more scientific advisors will closely follow-up the area, in order to be ready to monitor the effectiveness of the approaches and, if needed, modify or update them. In addition, much emphasis is put on the economic side, so that the area will be up to date on the EU and national legislation to receive all the possible subsidies for applying conservation approaches.</w:t>
      </w:r>
    </w:p>
    <w:p w14:paraId="661A1F88" w14:textId="77777777" w:rsidR="002F7E77" w:rsidRPr="00C00EC7" w:rsidRDefault="002F7E77" w:rsidP="009145AC">
      <w:pPr>
        <w:spacing w:after="0" w:line="276" w:lineRule="auto"/>
        <w:jc w:val="both"/>
        <w:rPr>
          <w:rFonts w:eastAsia="Times New Roman" w:cstheme="minorHAnsi"/>
          <w:sz w:val="28"/>
          <w:szCs w:val="24"/>
          <w:lang w:eastAsia="en-GB"/>
        </w:rPr>
      </w:pPr>
    </w:p>
    <w:p w14:paraId="016930E8" w14:textId="11DECB3A" w:rsidR="000C7B84" w:rsidRPr="00C00EC7" w:rsidRDefault="000C7B84" w:rsidP="009145AC">
      <w:pPr>
        <w:spacing w:after="0" w:line="276" w:lineRule="auto"/>
        <w:jc w:val="both"/>
        <w:rPr>
          <w:rFonts w:cstheme="minorHAnsi"/>
          <w:color w:val="000000"/>
          <w:sz w:val="22"/>
        </w:rPr>
      </w:pPr>
      <w:r w:rsidRPr="00C00EC7">
        <w:rPr>
          <w:rFonts w:eastAsia="Times New Roman" w:cstheme="minorHAnsi"/>
          <w:color w:val="000000"/>
          <w:sz w:val="22"/>
          <w:lang w:eastAsia="en-GB"/>
        </w:rPr>
        <w:t xml:space="preserve">Our main goal is to halt or reverse the negative trend of bird populations that can currently be observed in farms all over Europe and to increase the biodiversity and numbers of </w:t>
      </w:r>
      <w:r w:rsidR="004142F5" w:rsidRPr="00C00EC7">
        <w:rPr>
          <w:rFonts w:eastAsia="Times New Roman" w:cstheme="minorHAnsi"/>
          <w:color w:val="000000"/>
          <w:sz w:val="22"/>
          <w:lang w:eastAsia="en-GB"/>
        </w:rPr>
        <w:t>invertebrate</w:t>
      </w:r>
      <w:r w:rsidRPr="00C00EC7">
        <w:rPr>
          <w:rFonts w:eastAsia="Times New Roman" w:cstheme="minorHAnsi"/>
          <w:color w:val="000000"/>
          <w:sz w:val="22"/>
          <w:lang w:eastAsia="en-GB"/>
        </w:rPr>
        <w:t xml:space="preserve"> and plant community</w:t>
      </w:r>
      <w:r w:rsidR="0058230B" w:rsidRPr="00C00EC7">
        <w:rPr>
          <w:rFonts w:eastAsia="Times New Roman" w:cstheme="minorHAnsi"/>
          <w:color w:val="000000"/>
          <w:sz w:val="22"/>
          <w:lang w:eastAsia="en-GB"/>
        </w:rPr>
        <w:t xml:space="preserve"> </w:t>
      </w:r>
      <w:r w:rsidR="0058230B" w:rsidRPr="00C00EC7">
        <w:rPr>
          <w:rFonts w:eastAsia="Times New Roman" w:cstheme="minorHAnsi"/>
          <w:color w:val="000000"/>
          <w:sz w:val="22"/>
          <w:lang w:eastAsia="en-GB"/>
        </w:rPr>
        <w:fldChar w:fldCharType="begin" w:fldLock="1"/>
      </w:r>
      <w:r w:rsidR="0058230B" w:rsidRPr="00C00EC7">
        <w:rPr>
          <w:rFonts w:eastAsia="Times New Roman" w:cstheme="minorHAnsi"/>
          <w:color w:val="000000"/>
          <w:sz w:val="22"/>
          <w:lang w:eastAsia="en-GB"/>
        </w:rPr>
        <w:instrText>ADDIN CSL_CITATION {"citationItems":[{"id":"ITEM-1","itemData":{"DOI":"10.3934/agrfood.2016.2.157","abstract":"Sustainable agriculture is an important component of many of the 17 Sustainable Development Goals agreed upon by the UN in 2015 (https://sustainabledevelopment.un.org/sdgs). However, the trend in agriculture is moving in the opposite, non-sustainable direction. Agriculture is one of the major drivers of biodiversity loss. Next to biodiversity loss due to habitat destruction by conversion of natural lands into agriculture, intensification of agriculture has led to a strong decline of specific farmland biodiversity. Furthermore, many agricultural landscapes face pollution by pesticides and fertilizers, and encounter depleted soils and erosion due to unsustainable farming practices. This is threatening not only biodiversity but also complete ecosystems and the ecosystem services on which agriculture itself depends. Moreover, the pressure of feeding an increasing number of people in combination with a change in diets towards more animal protein puts a lot of additional pressure on the current available agricultural lands and nature areas. We propose a holistic approach that contributes to the development and implementation of sustainable agricultural practices that both make use and support biodiversity and ecosystem services both in agricultural and in semi-natural areas. An agricultural system based on the full potential of (functional agro) biodiversity provides opportunities to create a resilient system in which both food production and nature can thrive.","author":[{"dropping-particle":"","family":"Erisman","given":"Jan Willem","non-dropping-particle":"","parse-names":false,"suffix":""},{"dropping-particle":"","family":"Eekeren","given":"Nick","non-dropping-particle":"Van","parse-names":false,"suffix":""},{"dropping-particle":"","family":"Wit","given":"Jan","non-dropping-particle":"De","parse-names":false,"suffix":""},{"dropping-particle":"","family":"Koopmans","given":"Chris","non-dropping-particle":"","parse-names":false,"suffix":""},{"dropping-particle":"","family":"Cuijpers","given":"Willemijn","non-dropping-particle":"","parse-names":false,"suffix":""},{"dropping-particle":"","family":"Oerlemans","given":"Natasja","non-dropping-particle":"","parse-names":false,"suffix":""},{"dropping-particle":"","family":"Koks","given":"Ben J","non-dropping-particle":"","parse-names":false,"suffix":""}],"container-title":"AIMS Agriculture and Food","id":"ITEM-1","issue":"2","issued":{"date-parts":[["2015"]]},"page":"157-174","title":"Agriculture and biodiversity: a better balance benefits both","type":"article-journal","volume":"1"},"uris":["http://www.mendeley.com/documents/?uuid=552eaadc-99d9-35d3-ac2a-6496a7171133"]}],"mendeley":{"formattedCitation":"(Erisman &lt;i&gt;et al.&lt;/i&gt;, 2015)","plainTextFormattedCitation":"(Erisman et al., 2015)","previouslyFormattedCitation":"(Erisman &lt;i&gt;et al.&lt;/i&gt;, 2015)"},"properties":{"noteIndex":0},"schema":"https://github.com/citation-style-language/schema/raw/master/csl-citation.json"}</w:instrText>
      </w:r>
      <w:r w:rsidR="0058230B" w:rsidRPr="00C00EC7">
        <w:rPr>
          <w:rFonts w:eastAsia="Times New Roman" w:cstheme="minorHAnsi"/>
          <w:color w:val="000000"/>
          <w:sz w:val="22"/>
          <w:lang w:eastAsia="en-GB"/>
        </w:rPr>
        <w:fldChar w:fldCharType="separate"/>
      </w:r>
      <w:r w:rsidR="0058230B" w:rsidRPr="00C00EC7">
        <w:rPr>
          <w:rFonts w:eastAsia="Times New Roman" w:cstheme="minorHAnsi"/>
          <w:noProof/>
          <w:color w:val="000000"/>
          <w:sz w:val="22"/>
          <w:lang w:eastAsia="en-GB"/>
        </w:rPr>
        <w:t xml:space="preserve">(Erisman </w:t>
      </w:r>
      <w:r w:rsidR="0058230B" w:rsidRPr="00C00EC7">
        <w:rPr>
          <w:rFonts w:eastAsia="Times New Roman" w:cstheme="minorHAnsi"/>
          <w:i/>
          <w:noProof/>
          <w:color w:val="000000"/>
          <w:sz w:val="22"/>
          <w:lang w:eastAsia="en-GB"/>
        </w:rPr>
        <w:t>et al.</w:t>
      </w:r>
      <w:r w:rsidR="0058230B" w:rsidRPr="00C00EC7">
        <w:rPr>
          <w:rFonts w:eastAsia="Times New Roman" w:cstheme="minorHAnsi"/>
          <w:noProof/>
          <w:color w:val="000000"/>
          <w:sz w:val="22"/>
          <w:lang w:eastAsia="en-GB"/>
        </w:rPr>
        <w:t>, 2015)</w:t>
      </w:r>
      <w:r w:rsidR="0058230B" w:rsidRPr="00C00EC7">
        <w:rPr>
          <w:rFonts w:eastAsia="Times New Roman" w:cstheme="minorHAnsi"/>
          <w:color w:val="000000"/>
          <w:sz w:val="22"/>
          <w:lang w:eastAsia="en-GB"/>
        </w:rPr>
        <w:fldChar w:fldCharType="end"/>
      </w:r>
      <w:r w:rsidRPr="00C00EC7">
        <w:rPr>
          <w:rFonts w:eastAsia="Times New Roman" w:cstheme="minorHAnsi"/>
          <w:color w:val="000000"/>
          <w:sz w:val="22"/>
          <w:lang w:eastAsia="en-GB"/>
        </w:rPr>
        <w:t xml:space="preserve">. Therefore, our focus lays on different trophic levels, which is expected to have a positive, integrative effect in the general health of the ecosystem. This will </w:t>
      </w:r>
      <w:r w:rsidR="002866E3" w:rsidRPr="00C00EC7">
        <w:rPr>
          <w:rFonts w:eastAsia="Times New Roman" w:cstheme="minorHAnsi"/>
          <w:color w:val="000000"/>
          <w:sz w:val="22"/>
          <w:lang w:eastAsia="en-GB"/>
        </w:rPr>
        <w:t>result</w:t>
      </w:r>
      <w:r w:rsidRPr="00C00EC7">
        <w:rPr>
          <w:rFonts w:eastAsia="Times New Roman" w:cstheme="minorHAnsi"/>
          <w:color w:val="000000"/>
          <w:sz w:val="22"/>
          <w:lang w:eastAsia="en-GB"/>
        </w:rPr>
        <w:t xml:space="preserve"> in an increase in natural pest control, due to predation, that will allow a less intensive use of pesticides</w:t>
      </w:r>
      <w:r w:rsidR="0058230B" w:rsidRPr="00C00EC7">
        <w:rPr>
          <w:rFonts w:eastAsia="Times New Roman" w:cstheme="minorHAnsi"/>
          <w:color w:val="000000"/>
          <w:sz w:val="22"/>
          <w:lang w:eastAsia="en-GB"/>
        </w:rPr>
        <w:t xml:space="preserve"> </w:t>
      </w:r>
      <w:r w:rsidR="0058230B" w:rsidRPr="00C00EC7">
        <w:rPr>
          <w:rFonts w:eastAsia="Times New Roman" w:cstheme="minorHAnsi"/>
          <w:color w:val="000000"/>
          <w:sz w:val="22"/>
          <w:lang w:eastAsia="en-GB"/>
        </w:rPr>
        <w:fldChar w:fldCharType="begin" w:fldLock="1"/>
      </w:r>
      <w:r w:rsidR="0058230B" w:rsidRPr="00C00EC7">
        <w:rPr>
          <w:rFonts w:eastAsia="Times New Roman" w:cstheme="minorHAnsi"/>
          <w:color w:val="000000"/>
          <w:sz w:val="22"/>
          <w:lang w:eastAsia="en-GB"/>
        </w:rPr>
        <w:instrText>ADDIN CSL_CITATION {"citationItems":[{"id":"ITEM-1","itemData":{"author":[{"dropping-particle":"","family":"Thrupp","given":"Lori Ann","non-dropping-particle":"","parse-names":false,"suffix":""}],"container-title":"International Affairs","id":"ITEM-1","issued":{"date-parts":[["2000"]]},"page":"265-281","title":"Linking agricultural biodiversity and food security: the valuable role of agrobiodiversity for sustainable agriculture","type":"article-journal"},"uris":["http://www.mendeley.com/documents/?uuid=c14bffa9-f27e-35fd-a140-330ef2702394"]},{"id":"ITEM-2","itemData":{"DOI":"10.1007/s13593-012-0092-y","abstract":"Thirty-five percent of global production from crops including at least 800 cultivated plants depend on animal pollination. The transformation of agriculture in the past half-century has triggered a decline in bees and other insect pollinators. In North America, losses of bee colonies have accelerated since 2004, leaving the continent with fewer managed pollinators than at any time in the past 50 years. A number of factors linked to industrial modes of agriculture affect bee colonies and other pollinators around the world, ranging from habitat degradation due to monocultures with consequent declines in flowering plants and the use of damaging insecticides. Incentives should be offered to farmers to restore pollinator-friendly habitats, including flower provi-sioning within or around crop fields and elimination of use of insecticides by adopting agroecological production methods. Conventional farmers should be extremely cautious in the choice, timing, and application of insecticides and other chemicals. Here, we review the literature providing mounting evidence that the restoration of plant biodiversity within and around crop fields can improve habitat for domestic and wild bees as well as other insects and thus enhance pollination services in agroecosystems. Main findings are the following: (1) certain weed species within crop fields that provide food resources and refuge should be maintained at tolerable levels within crop fields to aid in the survival of viable populations of pollinators. (2) Careful manipulation strategies need to be defined in order to avoid weed competition with crops and interference with certain cultural practices. Economic thresholds of weed populations, as well as factors affecting crop-weed balance within a crop season, need to be defined for specific cropping systems. (3) More research is warranted to advance knowledge on identifying beneficial weed species and ways to sponsor them to attract pollinators while not reducing yields through interference. (4) In areas of intensive farming, field margins, field edges and paths, headlands, fence-lines, rights of way, and nearby uncultivated patches of land are important refuges for many pollinators. (5) Maintenance and restoration of hedgerows and other vegetation features at field borders is therefore essential for harboring pollinators. (6) Appropriate management of non-cropped areas to encourage wild pollinators may prove to be a cost-effective means of maximizing crop yield.","author":[{"dropping-particle":"","family":"Nicholls","given":"Clara I","non-dropping-particle":"","parse-names":false,"suffix":""},{"dropping-particle":"","family":"Altieri","given":"Miguel A","non-dropping-particle":"","parse-names":false,"suffix":""}],"id":"ITEM-2","issued":{"date-parts":[["2012"]]},"title":"Plant biodiversity enhances bees and other insect pollinators in agroecosystems. A review","type":"article-journal"},"uris":["http://www.mendeley.com/documents/?uuid=82e39b50-7573-3ae6-bc87-55c0f1ed13e7"]},{"id":"ITEM-3","itemData":{"author":[{"dropping-particle":"","family":"The Royal Society for the Protection of Birds","given":"","non-dropping-particle":"","parse-names":false,"suffix":""}],"id":"ITEM-3","issued":{"date-parts":[["2012"]]},"title":"Farming for food, profit and wildlife HOPE FARM 2","type":"report"},"uris":["http://www.mendeley.com/documents/?uuid=6be6c802-fd1f-3c83-9143-fce8fea22ef8"]}],"mendeley":{"formattedCitation":"(Thrupp, 2000; Nicholls &amp; Altieri, 2012; The Royal Society for the Protection of Birds, 2012)","plainTextFormattedCitation":"(Thrupp, 2000; Nicholls &amp; Altieri, 2012; The Royal Society for the Protection of Birds, 2012)","previouslyFormattedCitation":"(Thrupp, 2000; Nicholls &amp; Altieri, 2012; The Royal Society for the Protection of Birds, 2012)"},"properties":{"noteIndex":0},"schema":"https://github.com/citation-style-language/schema/raw/master/csl-citation.json"}</w:instrText>
      </w:r>
      <w:r w:rsidR="0058230B" w:rsidRPr="00C00EC7">
        <w:rPr>
          <w:rFonts w:eastAsia="Times New Roman" w:cstheme="minorHAnsi"/>
          <w:color w:val="000000"/>
          <w:sz w:val="22"/>
          <w:lang w:eastAsia="en-GB"/>
        </w:rPr>
        <w:fldChar w:fldCharType="separate"/>
      </w:r>
      <w:r w:rsidR="0058230B" w:rsidRPr="00C00EC7">
        <w:rPr>
          <w:rFonts w:eastAsia="Times New Roman" w:cstheme="minorHAnsi"/>
          <w:noProof/>
          <w:color w:val="000000"/>
          <w:sz w:val="22"/>
          <w:lang w:eastAsia="en-GB"/>
        </w:rPr>
        <w:t>(Thrupp, 2000; Nicholls &amp; Altieri, 2012; The Royal Society for the Protection of Birds, 2012)</w:t>
      </w:r>
      <w:r w:rsidR="0058230B" w:rsidRPr="00C00EC7">
        <w:rPr>
          <w:rFonts w:eastAsia="Times New Roman" w:cstheme="minorHAnsi"/>
          <w:color w:val="000000"/>
          <w:sz w:val="22"/>
          <w:lang w:eastAsia="en-GB"/>
        </w:rPr>
        <w:fldChar w:fldCharType="end"/>
      </w:r>
      <w:r w:rsidRPr="00C00EC7">
        <w:rPr>
          <w:rFonts w:eastAsia="Times New Roman" w:cstheme="minorHAnsi"/>
          <w:color w:val="000000"/>
          <w:sz w:val="22"/>
          <w:lang w:eastAsia="en-GB"/>
        </w:rPr>
        <w:t>. Many approaches are expected to have a positive outcome on the quality and resilience of the soil, resulting in a decreased need of fertilizers. Hope Farm is a good example to work towards. It’s a fairly new area consisting of 181ha where various agricultural methods have been assessed.</w:t>
      </w:r>
      <w:r w:rsidR="002866E3" w:rsidRPr="00C00EC7">
        <w:rPr>
          <w:rFonts w:cstheme="minorHAnsi"/>
          <w:color w:val="000000"/>
          <w:sz w:val="22"/>
        </w:rPr>
        <w:t xml:space="preserve"> This will lead to economic returns, supposedly more in the medium-long term than in the short term. In 20 years, this site would not only have a sizeable revenue, but also have a better soil quality, better ha</w:t>
      </w:r>
      <w:r w:rsidR="008816D4" w:rsidRPr="00C00EC7">
        <w:rPr>
          <w:rFonts w:cstheme="minorHAnsi"/>
          <w:color w:val="000000"/>
          <w:sz w:val="22"/>
        </w:rPr>
        <w:t>bitat in terms of vegetation,</w:t>
      </w:r>
      <w:r w:rsidR="002866E3" w:rsidRPr="00C00EC7">
        <w:rPr>
          <w:rFonts w:cstheme="minorHAnsi"/>
          <w:color w:val="000000"/>
          <w:sz w:val="22"/>
        </w:rPr>
        <w:t xml:space="preserve"> local </w:t>
      </w:r>
      <w:r w:rsidR="004142F5" w:rsidRPr="00C00EC7">
        <w:rPr>
          <w:rFonts w:cstheme="minorHAnsi"/>
          <w:color w:val="000000"/>
          <w:sz w:val="22"/>
        </w:rPr>
        <w:t>invertebrate</w:t>
      </w:r>
      <w:r w:rsidR="008816D4" w:rsidRPr="00C00EC7">
        <w:rPr>
          <w:rFonts w:cstheme="minorHAnsi"/>
          <w:color w:val="000000"/>
          <w:sz w:val="22"/>
        </w:rPr>
        <w:t>, bird and under-ground communities</w:t>
      </w:r>
      <w:r w:rsidR="0058230B" w:rsidRPr="00C00EC7">
        <w:rPr>
          <w:rFonts w:cstheme="minorHAnsi"/>
          <w:color w:val="000000"/>
          <w:sz w:val="22"/>
        </w:rPr>
        <w:t xml:space="preserve"> </w:t>
      </w:r>
      <w:r w:rsidR="0058230B" w:rsidRPr="00C00EC7">
        <w:rPr>
          <w:rFonts w:cstheme="minorHAnsi"/>
          <w:color w:val="000000"/>
          <w:sz w:val="22"/>
        </w:rPr>
        <w:fldChar w:fldCharType="begin" w:fldLock="1"/>
      </w:r>
      <w:r w:rsidR="0058230B" w:rsidRPr="00C00EC7">
        <w:rPr>
          <w:rFonts w:cstheme="minorHAnsi"/>
          <w:color w:val="000000"/>
          <w:sz w:val="22"/>
        </w:rPr>
        <w:instrText>ADDIN CSL_CITATION {"citationItems":[{"id":"ITEM-1","itemData":{"author":[{"dropping-particle":"","family":"The Royal Society for the Protection of Birds","given":"","non-dropping-particle":"","parse-names":false,"suffix":""}],"id":"ITEM-1","issued":{"date-parts":[["2012"]]},"title":"Farming for food, profit and wildlife HOPE FARM 2","type":"report"},"uris":["http://www.mendeley.com/documents/?uuid=6be6c802-fd1f-3c83-9143-fce8fea22ef8"]}],"mendeley":{"formattedCitation":"(The Royal Society for the Protection of Birds, 2012)","plainTextFormattedCitation":"(The Royal Society for the Protection of Birds, 2012)","previouslyFormattedCitation":"(The Royal Society for the Protection of Birds, 2012)"},"properties":{"noteIndex":0},"schema":"https://github.com/citation-style-language/schema/raw/master/csl-citation.json"}</w:instrText>
      </w:r>
      <w:r w:rsidR="0058230B" w:rsidRPr="00C00EC7">
        <w:rPr>
          <w:rFonts w:cstheme="minorHAnsi"/>
          <w:color w:val="000000"/>
          <w:sz w:val="22"/>
        </w:rPr>
        <w:fldChar w:fldCharType="separate"/>
      </w:r>
      <w:r w:rsidR="0058230B" w:rsidRPr="00C00EC7">
        <w:rPr>
          <w:rFonts w:cstheme="minorHAnsi"/>
          <w:noProof/>
          <w:color w:val="000000"/>
          <w:sz w:val="22"/>
        </w:rPr>
        <w:t>(The Royal Society for the Protection of Birds, 2012)</w:t>
      </w:r>
      <w:r w:rsidR="0058230B" w:rsidRPr="00C00EC7">
        <w:rPr>
          <w:rFonts w:cstheme="minorHAnsi"/>
          <w:color w:val="000000"/>
          <w:sz w:val="22"/>
        </w:rPr>
        <w:fldChar w:fldCharType="end"/>
      </w:r>
      <w:r w:rsidR="002866E3" w:rsidRPr="00C00EC7">
        <w:rPr>
          <w:rFonts w:cstheme="minorHAnsi"/>
          <w:color w:val="000000"/>
          <w:sz w:val="22"/>
        </w:rPr>
        <w:t>. Also, the effects of the different methods used in this farm should be studied thoroughly, therefore better management could be achieved by applying the knowledge gain</w:t>
      </w:r>
      <w:r w:rsidR="008816D4" w:rsidRPr="00C00EC7">
        <w:rPr>
          <w:rFonts w:cstheme="minorHAnsi"/>
          <w:color w:val="000000"/>
          <w:sz w:val="22"/>
        </w:rPr>
        <w:t>ed</w:t>
      </w:r>
      <w:r w:rsidR="002866E3" w:rsidRPr="00C00EC7">
        <w:rPr>
          <w:rFonts w:cstheme="minorHAnsi"/>
          <w:color w:val="000000"/>
          <w:sz w:val="22"/>
        </w:rPr>
        <w:t xml:space="preserve"> in the field.</w:t>
      </w:r>
    </w:p>
    <w:p w14:paraId="5F0E5D75" w14:textId="45243D8D" w:rsidR="009145AC" w:rsidRPr="00C00EC7" w:rsidRDefault="009145AC" w:rsidP="009145AC">
      <w:pPr>
        <w:pStyle w:val="Heading1"/>
        <w:jc w:val="both"/>
        <w:rPr>
          <w:rFonts w:asciiTheme="minorHAnsi" w:eastAsiaTheme="minorEastAsia" w:hAnsiTheme="minorHAnsi" w:cstheme="minorHAnsi"/>
          <w:color w:val="auto"/>
          <w:sz w:val="22"/>
          <w:szCs w:val="20"/>
        </w:rPr>
      </w:pPr>
      <w:bookmarkStart w:id="32" w:name="_Toc528841187"/>
      <w:bookmarkStart w:id="33" w:name="_Toc528841394"/>
      <w:bookmarkStart w:id="34" w:name="_Toc528841508"/>
      <w:bookmarkStart w:id="35" w:name="_Toc528841647"/>
    </w:p>
    <w:p w14:paraId="1A5A2138" w14:textId="0EB91067" w:rsidR="009145AC" w:rsidRPr="00C00EC7" w:rsidRDefault="009145AC" w:rsidP="009145AC">
      <w:pPr>
        <w:rPr>
          <w:rFonts w:cstheme="minorHAnsi"/>
        </w:rPr>
      </w:pPr>
    </w:p>
    <w:p w14:paraId="6CB6F597" w14:textId="77777777" w:rsidR="009145AC" w:rsidRPr="00C00EC7" w:rsidRDefault="009145AC" w:rsidP="009145AC">
      <w:pPr>
        <w:rPr>
          <w:rFonts w:cstheme="minorHAnsi"/>
        </w:rPr>
      </w:pPr>
    </w:p>
    <w:p w14:paraId="3C40A466" w14:textId="768E37E3" w:rsidR="006113C2" w:rsidRDefault="00B61EF6" w:rsidP="009145AC">
      <w:pPr>
        <w:pStyle w:val="Heading1"/>
        <w:jc w:val="both"/>
      </w:pPr>
      <w:r w:rsidRPr="002866E3">
        <w:lastRenderedPageBreak/>
        <w:t>Practices</w:t>
      </w:r>
      <w:bookmarkStart w:id="36" w:name="_Toc528841509"/>
      <w:bookmarkStart w:id="37" w:name="_Toc528841648"/>
      <w:bookmarkEnd w:id="32"/>
      <w:bookmarkEnd w:id="33"/>
      <w:bookmarkEnd w:id="34"/>
      <w:bookmarkEnd w:id="35"/>
    </w:p>
    <w:p w14:paraId="4902E91D" w14:textId="77777777" w:rsidR="009145AC" w:rsidRPr="009145AC" w:rsidRDefault="009145AC" w:rsidP="009145AC"/>
    <w:p w14:paraId="6099D4A4" w14:textId="47233E36" w:rsidR="00801A14" w:rsidRPr="009145AC" w:rsidRDefault="00711765" w:rsidP="009145AC">
      <w:pPr>
        <w:pStyle w:val="Heading2"/>
        <w:jc w:val="both"/>
        <w:rPr>
          <w:i/>
          <w:iCs/>
        </w:rPr>
      </w:pPr>
      <w:r w:rsidRPr="002F7E77">
        <w:rPr>
          <w:rStyle w:val="SubtleEmphasis"/>
        </w:rPr>
        <w:t>EU and National subsidies:</w:t>
      </w:r>
      <w:bookmarkEnd w:id="36"/>
      <w:bookmarkEnd w:id="37"/>
    </w:p>
    <w:p w14:paraId="343F464A" w14:textId="2EAA916D" w:rsidR="00B61EF6" w:rsidRPr="002F7E77" w:rsidRDefault="00B61EF6" w:rsidP="009145AC">
      <w:pPr>
        <w:spacing w:after="0" w:line="276" w:lineRule="auto"/>
        <w:jc w:val="both"/>
        <w:rPr>
          <w:sz w:val="22"/>
        </w:rPr>
      </w:pPr>
      <w:r w:rsidRPr="002F7E77">
        <w:rPr>
          <w:sz w:val="22"/>
        </w:rPr>
        <w:t xml:space="preserve">In order to increase biodiversity while limiting the income </w:t>
      </w:r>
      <w:r w:rsidR="002C7807" w:rsidRPr="002F7E77">
        <w:rPr>
          <w:sz w:val="22"/>
        </w:rPr>
        <w:t>reduction</w:t>
      </w:r>
      <w:r w:rsidRPr="002F7E77">
        <w:rPr>
          <w:sz w:val="22"/>
        </w:rPr>
        <w:t xml:space="preserve"> that conservation approaches can have, we aim to meet all the EU and national requirement stated in the Common Agricultural Policy greening </w:t>
      </w:r>
      <w:r w:rsidR="00F51F76" w:rsidRPr="002F7E77">
        <w:rPr>
          <w:sz w:val="22"/>
        </w:rPr>
        <w:t xml:space="preserve">(CPA) </w:t>
      </w:r>
      <w:r w:rsidRPr="002F7E77">
        <w:rPr>
          <w:sz w:val="22"/>
        </w:rPr>
        <w:t>criteria, namely:</w:t>
      </w:r>
    </w:p>
    <w:p w14:paraId="7A785D38" w14:textId="77777777" w:rsidR="00B61EF6" w:rsidRPr="002F7E77" w:rsidRDefault="00B61EF6" w:rsidP="009145AC">
      <w:pPr>
        <w:pStyle w:val="ListParagraph"/>
        <w:numPr>
          <w:ilvl w:val="0"/>
          <w:numId w:val="1"/>
        </w:numPr>
        <w:spacing w:after="0" w:line="276" w:lineRule="auto"/>
        <w:jc w:val="both"/>
        <w:rPr>
          <w:sz w:val="22"/>
        </w:rPr>
      </w:pPr>
      <w:r w:rsidRPr="002F7E77">
        <w:rPr>
          <w:sz w:val="22"/>
        </w:rPr>
        <w:t>diversifying crops</w:t>
      </w:r>
    </w:p>
    <w:p w14:paraId="769D3376" w14:textId="77777777" w:rsidR="00B61EF6" w:rsidRPr="002F7E77" w:rsidRDefault="00B61EF6" w:rsidP="009145AC">
      <w:pPr>
        <w:pStyle w:val="ListParagraph"/>
        <w:numPr>
          <w:ilvl w:val="0"/>
          <w:numId w:val="1"/>
        </w:numPr>
        <w:spacing w:after="0" w:line="276" w:lineRule="auto"/>
        <w:jc w:val="both"/>
        <w:rPr>
          <w:sz w:val="22"/>
        </w:rPr>
      </w:pPr>
      <w:r w:rsidRPr="002F7E77">
        <w:rPr>
          <w:sz w:val="22"/>
        </w:rPr>
        <w:t>maintaining permanent grassland</w:t>
      </w:r>
    </w:p>
    <w:p w14:paraId="07CC3B78" w14:textId="77777777" w:rsidR="00B61EF6" w:rsidRPr="002F7E77" w:rsidRDefault="00B61EF6" w:rsidP="009145AC">
      <w:pPr>
        <w:pStyle w:val="ListParagraph"/>
        <w:numPr>
          <w:ilvl w:val="0"/>
          <w:numId w:val="1"/>
        </w:numPr>
        <w:spacing w:after="0" w:line="276" w:lineRule="auto"/>
        <w:jc w:val="both"/>
        <w:rPr>
          <w:sz w:val="22"/>
        </w:rPr>
      </w:pPr>
      <w:r w:rsidRPr="002F7E77">
        <w:rPr>
          <w:sz w:val="22"/>
        </w:rPr>
        <w:t>dedicating 5% of arable land to 'ecologically beneficial elements' ('ecological focus areas', EFA).</w:t>
      </w:r>
    </w:p>
    <w:p w14:paraId="66A25108" w14:textId="77777777" w:rsidR="009145AC" w:rsidRPr="009145AC" w:rsidRDefault="009145AC" w:rsidP="009145AC">
      <w:pPr>
        <w:spacing w:after="0" w:line="276" w:lineRule="auto"/>
        <w:jc w:val="both"/>
        <w:rPr>
          <w:sz w:val="22"/>
        </w:rPr>
      </w:pPr>
    </w:p>
    <w:p w14:paraId="411218FA" w14:textId="05714CF7" w:rsidR="006E00C1" w:rsidRPr="002F7E77" w:rsidRDefault="00933D21" w:rsidP="009145AC">
      <w:pPr>
        <w:spacing w:after="0" w:line="276" w:lineRule="auto"/>
        <w:jc w:val="both"/>
        <w:rPr>
          <w:sz w:val="22"/>
        </w:rPr>
      </w:pPr>
      <w:r w:rsidRPr="002F7E77">
        <w:rPr>
          <w:sz w:val="22"/>
        </w:rPr>
        <w:t>To comply with the first point, accordingly to EU policy at least three crops have to be cultivated in the area</w:t>
      </w:r>
      <w:r w:rsidR="00FF3521" w:rsidRPr="002F7E77">
        <w:rPr>
          <w:sz w:val="22"/>
        </w:rPr>
        <w:t xml:space="preserve"> </w:t>
      </w:r>
      <w:r w:rsidR="00FF3521" w:rsidRPr="002F7E77">
        <w:rPr>
          <w:sz w:val="22"/>
        </w:rPr>
        <w:fldChar w:fldCharType="begin" w:fldLock="1"/>
      </w:r>
      <w:r w:rsidR="00A472A1" w:rsidRPr="002F7E77">
        <w:rPr>
          <w:sz w:val="22"/>
        </w:rPr>
        <w:instrText>ADDIN CSL_CITATION {"citationItems":[{"id":"ITEM-1","itemData":{"URL":"https://ec.europa.eu/agriculture/direct-support/greening_en","accessed":{"date-parts":[["2018","11","1"]]},"author":[{"dropping-particle":"","family":"European Commission","given":"","non-dropping-particle":"","parse-names":false,"suffix":""}],"id":"ITEM-1","issued":{"date-parts":[["0"]]},"title":"Greening | Agriculture and rural development","type":"webpage"},"uris":["http://www.mendeley.com/documents/?uuid=713ad31a-8dda-3e3e-ac6d-cc4d51c8265e"]}],"mendeley":{"formattedCitation":"(European Commission, n.d.)","plainTextFormattedCitation":"(European Commission, n.d.)","previouslyFormattedCitation":"(European Commission, n.d.)"},"properties":{"noteIndex":0},"schema":"https://github.com/citation-style-language/schema/raw/master/csl-citation.json"}</w:instrText>
      </w:r>
      <w:r w:rsidR="00FF3521" w:rsidRPr="002F7E77">
        <w:rPr>
          <w:sz w:val="22"/>
        </w:rPr>
        <w:fldChar w:fldCharType="separate"/>
      </w:r>
      <w:r w:rsidR="00FF3521" w:rsidRPr="002F7E77">
        <w:rPr>
          <w:noProof/>
          <w:sz w:val="22"/>
        </w:rPr>
        <w:t>(European Commission, n.d.)</w:t>
      </w:r>
      <w:r w:rsidR="00FF3521" w:rsidRPr="002F7E77">
        <w:rPr>
          <w:sz w:val="22"/>
        </w:rPr>
        <w:fldChar w:fldCharType="end"/>
      </w:r>
      <w:r w:rsidRPr="002F7E77">
        <w:rPr>
          <w:sz w:val="22"/>
        </w:rPr>
        <w:t xml:space="preserve">. As Muntendam is a large area, many more crops should be cultivated, to maintain and promote a </w:t>
      </w:r>
      <w:r w:rsidR="000D309A" w:rsidRPr="002F7E77">
        <w:rPr>
          <w:sz w:val="22"/>
        </w:rPr>
        <w:t xml:space="preserve">more </w:t>
      </w:r>
      <w:r w:rsidRPr="002F7E77">
        <w:rPr>
          <w:sz w:val="22"/>
        </w:rPr>
        <w:t>heterogeneous landscape. To further improve heterogeneity, and thus disease resistance, different cultivar of the same crop should be used when possible</w:t>
      </w:r>
      <w:r w:rsidR="00A472A1" w:rsidRPr="002F7E77">
        <w:rPr>
          <w:sz w:val="22"/>
        </w:rPr>
        <w:t xml:space="preserve"> </w:t>
      </w:r>
      <w:r w:rsidR="00A472A1" w:rsidRPr="002F7E77">
        <w:rPr>
          <w:sz w:val="22"/>
        </w:rPr>
        <w:fldChar w:fldCharType="begin" w:fldLock="1"/>
      </w:r>
      <w:r w:rsidR="00A472A1" w:rsidRPr="002F7E77">
        <w:rPr>
          <w:sz w:val="22"/>
        </w:rPr>
        <w:instrText>ADDIN CSL_CITATION {"citationItems":[{"id":"ITEM-1","itemData":{"URL":"https://ec.europa.eu/agriculture/direct-support/greening_en","accessed":{"date-parts":[["2018","11","1"]]},"author":[{"dropping-particle":"","family":"European Commission","given":"","non-dropping-particle":"","parse-names":false,"suffix":""}],"id":"ITEM-1","issued":{"date-parts":[["0"]]},"title":"Greening | Agriculture and rural development","type":"webpage"},"uris":["http://www.mendeley.com/documents/?uuid=713ad31a-8dda-3e3e-ac6d-cc4d51c8265e"]},{"id":"ITEM-2","itemData":{"DOI":"10.3934/agrfood.2016.2.157","abstract":"Sustainable agriculture is an important component of many of the 17 Sustainable Development Goals agreed upon by the UN in 2015 (https://sustainabledevelopment.un.org/sdgs). However, the trend in agriculture is moving in the opposite, non-sustainable direction. Agriculture is one of the major drivers of biodiversity loss. Next to biodiversity loss due to habitat destruction by conversion of natural lands into agriculture, intensification of agriculture has led to a strong decline of specific farmland biodiversity. Furthermore, many agricultural landscapes face pollution by pesticides and fertilizers, and encounter depleted soils and erosion due to unsustainable farming practices. This is threatening not only biodiversity but also complete ecosystems and the ecosystem services on which agriculture itself depends. Moreover, the pressure of feeding an increasing number of people in combination with a change in diets towards more animal protein puts a lot of additional pressure on the current available agricultural lands and nature areas. We propose a holistic approach that contributes to the development and implementation of sustainable agricultural practices that both make use and support biodiversity and ecosystem services both in agricultural and in semi-natural areas. An agricultural system based on the full potential of (functional agro) biodiversity provides opportunities to create a resilient system in which both food production and nature can thrive.","author":[{"dropping-particle":"","family":"Erisman","given":"Jan Willem","non-dropping-particle":"","parse-names":false,"suffix":""},{"dropping-particle":"","family":"Eekeren","given":"Nick","non-dropping-particle":"Van","parse-names":false,"suffix":""},{"dropping-particle":"","family":"Wit","given":"Jan","non-dropping-particle":"De","parse-names":false,"suffix":""},{"dropping-particle":"","family":"Koopmans","given":"Chris","non-dropping-particle":"","parse-names":false,"suffix":""},{"dropping-particle":"","family":"Cuijpers","given":"Willemijn","non-dropping-particle":"","parse-names":false,"suffix":""},{"dropping-particle":"","family":"Oerlemans","given":"Natasja","non-dropping-particle":"","parse-names":false,"suffix":""},{"dropping-particle":"","family":"Koks","given":"Ben J","non-dropping-particle":"","parse-names":false,"suffix":""}],"container-title":"AIMS Agriculture and Food","id":"ITEM-2","issue":"2","issued":{"date-parts":[["2015"]]},"page":"157-174","title":"Agriculture and biodiversity: a better balance benefits both","type":"article-journal","volume":"1"},"uris":["http://www.mendeley.com/documents/?uuid=552eaadc-99d9-35d3-ac2a-6496a7171133"]}],"mendeley":{"formattedCitation":"(European Commission, n.d.; Erisman &lt;i&gt;et al.&lt;/i&gt;, 2015)","plainTextFormattedCitation":"(European Commission, n.d.; Erisman et al., 2015)","previouslyFormattedCitation":"(European Commission, n.d.; Erisman &lt;i&gt;et al.&lt;/i&gt;, 2015)"},"properties":{"noteIndex":0},"schema":"https://github.com/citation-style-language/schema/raw/master/csl-citation.json"}</w:instrText>
      </w:r>
      <w:r w:rsidR="00A472A1" w:rsidRPr="002F7E77">
        <w:rPr>
          <w:sz w:val="22"/>
        </w:rPr>
        <w:fldChar w:fldCharType="separate"/>
      </w:r>
      <w:r w:rsidR="00A472A1" w:rsidRPr="002F7E77">
        <w:rPr>
          <w:noProof/>
          <w:sz w:val="22"/>
        </w:rPr>
        <w:t xml:space="preserve">(European Commission, n.d.; Erisman </w:t>
      </w:r>
      <w:r w:rsidR="00A472A1" w:rsidRPr="002F7E77">
        <w:rPr>
          <w:i/>
          <w:noProof/>
          <w:sz w:val="22"/>
        </w:rPr>
        <w:t>et al.</w:t>
      </w:r>
      <w:r w:rsidR="00A472A1" w:rsidRPr="002F7E77">
        <w:rPr>
          <w:noProof/>
          <w:sz w:val="22"/>
        </w:rPr>
        <w:t>, 2015)</w:t>
      </w:r>
      <w:r w:rsidR="00A472A1" w:rsidRPr="002F7E77">
        <w:rPr>
          <w:sz w:val="22"/>
        </w:rPr>
        <w:fldChar w:fldCharType="end"/>
      </w:r>
      <w:r w:rsidRPr="002F7E77">
        <w:rPr>
          <w:sz w:val="22"/>
        </w:rPr>
        <w:t xml:space="preserve">. </w:t>
      </w:r>
    </w:p>
    <w:p w14:paraId="6E54F301" w14:textId="77777777" w:rsidR="00263092" w:rsidRPr="002F7E77" w:rsidRDefault="00263092" w:rsidP="009145AC">
      <w:pPr>
        <w:spacing w:after="0" w:line="276" w:lineRule="auto"/>
        <w:jc w:val="both"/>
        <w:rPr>
          <w:sz w:val="22"/>
        </w:rPr>
      </w:pPr>
    </w:p>
    <w:p w14:paraId="4BFB5271" w14:textId="77777777" w:rsidR="00D669FE" w:rsidRPr="002F7E77" w:rsidRDefault="00E33AC7" w:rsidP="009145AC">
      <w:pPr>
        <w:spacing w:after="0" w:line="276" w:lineRule="auto"/>
        <w:jc w:val="both"/>
        <w:rPr>
          <w:sz w:val="22"/>
        </w:rPr>
      </w:pPr>
      <w:r w:rsidRPr="002F7E77">
        <w:rPr>
          <w:sz w:val="22"/>
        </w:rPr>
        <w:t>The</w:t>
      </w:r>
      <w:r w:rsidR="00F51F76" w:rsidRPr="002F7E77">
        <w:rPr>
          <w:sz w:val="22"/>
        </w:rPr>
        <w:t xml:space="preserve"> Ecological Focus Areas</w:t>
      </w:r>
      <w:r w:rsidRPr="002F7E77">
        <w:rPr>
          <w:sz w:val="22"/>
        </w:rPr>
        <w:t xml:space="preserve"> will be used for different approaches; skylark plots, uncultivated, uncropped plots (lapwing plots), flower strips and landscape elements. All these approaches </w:t>
      </w:r>
      <w:r w:rsidR="00A90AC6" w:rsidRPr="002F7E77">
        <w:rPr>
          <w:sz w:val="22"/>
        </w:rPr>
        <w:t>are meant to improve biodiversity, with the positive effect of increase presence of natural predators of pests</w:t>
      </w:r>
      <w:r w:rsidR="00A472A1" w:rsidRPr="002F7E77">
        <w:rPr>
          <w:sz w:val="22"/>
        </w:rPr>
        <w:t xml:space="preserve"> </w:t>
      </w:r>
      <w:r w:rsidR="00A472A1" w:rsidRPr="002F7E77">
        <w:rPr>
          <w:sz w:val="22"/>
        </w:rPr>
        <w:fldChar w:fldCharType="begin" w:fldLock="1"/>
      </w:r>
      <w:r w:rsidR="00A472A1" w:rsidRPr="002F7E77">
        <w:rPr>
          <w:sz w:val="22"/>
        </w:rPr>
        <w:instrText>ADDIN CSL_CITATION {"citationItems":[{"id":"ITEM-1","itemData":{"author":[{"dropping-particle":"","family":"The Royal Society for the Protection of Birds","given":"","non-dropping-particle":"","parse-names":false,"suffix":""}],"id":"ITEM-1","issued":{"date-parts":[["2012"]]},"title":"Farming for food, profit and wildlife HOPE FARM 2","type":"report"},"uris":["http://www.mendeley.com/documents/?uuid=6be6c802-fd1f-3c83-9143-fce8fea22ef8"]}],"mendeley":{"formattedCitation":"(The Royal Society for the Protection of Birds, 2012)","plainTextFormattedCitation":"(The Royal Society for the Protection of Birds, 2012)","previouslyFormattedCitation":"(The Royal Society for the Protection of Birds, 2012)"},"properties":{"noteIndex":0},"schema":"https://github.com/citation-style-language/schema/raw/master/csl-citation.json"}</w:instrText>
      </w:r>
      <w:r w:rsidR="00A472A1" w:rsidRPr="002F7E77">
        <w:rPr>
          <w:sz w:val="22"/>
        </w:rPr>
        <w:fldChar w:fldCharType="separate"/>
      </w:r>
      <w:r w:rsidR="00A472A1" w:rsidRPr="002F7E77">
        <w:rPr>
          <w:noProof/>
          <w:sz w:val="22"/>
        </w:rPr>
        <w:t>(The Royal Society for the Protection of Birds, 2012)</w:t>
      </w:r>
      <w:r w:rsidR="00A472A1" w:rsidRPr="002F7E77">
        <w:rPr>
          <w:sz w:val="22"/>
        </w:rPr>
        <w:fldChar w:fldCharType="end"/>
      </w:r>
      <w:r w:rsidR="00A90AC6" w:rsidRPr="002F7E77">
        <w:rPr>
          <w:sz w:val="22"/>
        </w:rPr>
        <w:t>.</w:t>
      </w:r>
      <w:r w:rsidR="00655E0A" w:rsidRPr="002F7E77">
        <w:rPr>
          <w:sz w:val="22"/>
        </w:rPr>
        <w:t xml:space="preserve"> This will allow a less intensive use of pesticides.</w:t>
      </w:r>
      <w:r w:rsidR="00A90AC6" w:rsidRPr="002F7E77">
        <w:rPr>
          <w:sz w:val="22"/>
        </w:rPr>
        <w:t xml:space="preserve"> </w:t>
      </w:r>
      <w:r w:rsidR="00711765" w:rsidRPr="002F7E77">
        <w:rPr>
          <w:sz w:val="22"/>
        </w:rPr>
        <w:t>Field and road edges will be treated to provide natural environments such as landscap</w:t>
      </w:r>
      <w:r w:rsidR="0000227E" w:rsidRPr="002F7E77">
        <w:rPr>
          <w:sz w:val="22"/>
        </w:rPr>
        <w:t>e</w:t>
      </w:r>
      <w:r w:rsidR="00711765" w:rsidRPr="002F7E77">
        <w:rPr>
          <w:sz w:val="22"/>
        </w:rPr>
        <w:t xml:space="preserve"> elements and flower strips, as 96% of the biodiversity in a farming area comes from edges of croplands </w:t>
      </w:r>
      <w:r w:rsidR="00A472A1" w:rsidRPr="002F7E77">
        <w:rPr>
          <w:sz w:val="22"/>
        </w:rPr>
        <w:fldChar w:fldCharType="begin" w:fldLock="1"/>
      </w:r>
      <w:r w:rsidR="00A472A1" w:rsidRPr="002F7E77">
        <w:rPr>
          <w:sz w:val="22"/>
        </w:rPr>
        <w:instrText>ADDIN CSL_CITATION {"citationItems":[{"id":"ITEM-1","itemData":{"URL":"https://www.wur.nl/en/Publication-details.htm?publicationId=publication-way-343932323932","accessed":{"date-parts":[["2018","11","1"]]},"author":[{"dropping-particle":"","family":"Sanders","given":"M.E.","non-dropping-particle":"","parse-names":false,"suffix":""},{"dropping-particle":"","family":"Westerink","given":"J.","non-dropping-particle":"","parse-names":false,"suffix":""},{"dropping-particle":"","family":"Migchels","given":"G.","non-dropping-particle":"","parse-names":false,"suffix":""},{"dropping-particle":"","family":"Korevaar","given":"H.","non-dropping-particle":"","parse-names":false,"suffix":""},{"dropping-particle":"","family":"Geerts","given":"R.H.E.M.","non-dropping-particle":"","parse-names":false,"suffix":""},{"dropping-particle":"","family":"Bloem","given":"J.","non-dropping-particle":"","parse-names":false,"suffix":""},{"dropping-particle":"","family":"Alebeek","given":"F.A.N.","non-dropping-particle":"van","parse-names":false,"suffix":""},{"dropping-particle":"","family":"Schotman","given":"A.G.M.","non-dropping-particle":"","parse-names":false,"suffix":""},{"dropping-particle":"","family":"Melman","given":"T.C.P.","non-dropping-particle":"","parse-names":false,"suffix":""},{"dropping-particle":"","family":"Plomp","given":"M.","non-dropping-particle":"","parse-names":false,"suffix":""},{"dropping-particle":"","family":"Muskens","given":"G.J.D.M.","non-dropping-particle":"","parse-names":false,"suffix":""},{"dropping-particle":"","family":"Och","given":"R.A.F.","non-dropping-particle":"van","parse-names":false,"suffix":""}],"id":"ITEM-1","issued":{"date-parts":[["2015"]]},"title":"Op weg naar een natuurinclusieve duurzame landbouw - WUR","type":"webpage"},"uris":["http://www.mendeley.com/documents/?uuid=40b07f62-24ac-33e0-80e3-e4e3ad18caaa"]}],"mendeley":{"formattedCitation":"(Sanders &lt;i&gt;et al.&lt;/i&gt;, 2015)","plainTextFormattedCitation":"(Sanders et al., 2015)","previouslyFormattedCitation":"(Sanders &lt;i&gt;et al.&lt;/i&gt;, 2015)"},"properties":{"noteIndex":0},"schema":"https://github.com/citation-style-language/schema/raw/master/csl-citation.json"}</w:instrText>
      </w:r>
      <w:r w:rsidR="00A472A1" w:rsidRPr="002F7E77">
        <w:rPr>
          <w:sz w:val="22"/>
        </w:rPr>
        <w:fldChar w:fldCharType="separate"/>
      </w:r>
      <w:r w:rsidR="00A472A1" w:rsidRPr="002F7E77">
        <w:rPr>
          <w:noProof/>
          <w:sz w:val="22"/>
        </w:rPr>
        <w:t xml:space="preserve">(Sanders </w:t>
      </w:r>
      <w:r w:rsidR="00A472A1" w:rsidRPr="002F7E77">
        <w:rPr>
          <w:i/>
          <w:noProof/>
          <w:sz w:val="22"/>
        </w:rPr>
        <w:t>et al.</w:t>
      </w:r>
      <w:r w:rsidR="00A472A1" w:rsidRPr="002F7E77">
        <w:rPr>
          <w:noProof/>
          <w:sz w:val="22"/>
        </w:rPr>
        <w:t>, 2015)</w:t>
      </w:r>
      <w:r w:rsidR="00A472A1" w:rsidRPr="002F7E77">
        <w:rPr>
          <w:sz w:val="22"/>
        </w:rPr>
        <w:fldChar w:fldCharType="end"/>
      </w:r>
      <w:r w:rsidR="00711765" w:rsidRPr="002F7E77">
        <w:rPr>
          <w:sz w:val="22"/>
        </w:rPr>
        <w:t xml:space="preserve">. Also, different interventions as top soil removal or mowing might be taken in consideration whether field or road edges are excessively nutrient rich, due to the spatially close application of fertilizers, </w:t>
      </w:r>
      <w:r w:rsidR="00C1264C" w:rsidRPr="002F7E77">
        <w:rPr>
          <w:sz w:val="22"/>
        </w:rPr>
        <w:t xml:space="preserve">or </w:t>
      </w:r>
      <w:r w:rsidR="00711765" w:rsidRPr="002F7E77">
        <w:rPr>
          <w:sz w:val="22"/>
        </w:rPr>
        <w:t>to naturally sustain flower communities in the long time.</w:t>
      </w:r>
    </w:p>
    <w:p w14:paraId="0396943E" w14:textId="77777777" w:rsidR="00263092" w:rsidRPr="002F7E77" w:rsidRDefault="00263092" w:rsidP="009145AC">
      <w:pPr>
        <w:spacing w:after="0" w:line="276" w:lineRule="auto"/>
        <w:jc w:val="both"/>
        <w:rPr>
          <w:sz w:val="22"/>
        </w:rPr>
      </w:pPr>
    </w:p>
    <w:p w14:paraId="42C1C42C" w14:textId="77777777" w:rsidR="00F51F76" w:rsidRPr="002F7E77" w:rsidRDefault="00F51F76" w:rsidP="009145AC">
      <w:pPr>
        <w:spacing w:after="0" w:line="276" w:lineRule="auto"/>
        <w:jc w:val="both"/>
        <w:rPr>
          <w:sz w:val="22"/>
        </w:rPr>
      </w:pPr>
      <w:r w:rsidRPr="002F7E77">
        <w:rPr>
          <w:sz w:val="22"/>
        </w:rPr>
        <w:t>We don’t aim to use a</w:t>
      </w:r>
      <w:r w:rsidR="00C1264C" w:rsidRPr="002F7E77">
        <w:rPr>
          <w:sz w:val="22"/>
        </w:rPr>
        <w:t xml:space="preserve"> much bigger proportion of land</w:t>
      </w:r>
      <w:r w:rsidRPr="002F7E77">
        <w:rPr>
          <w:sz w:val="22"/>
        </w:rPr>
        <w:t xml:space="preserve"> for</w:t>
      </w:r>
      <w:r w:rsidR="00711765" w:rsidRPr="002F7E77">
        <w:rPr>
          <w:sz w:val="22"/>
        </w:rPr>
        <w:t xml:space="preserve"> exclusive</w:t>
      </w:r>
      <w:r w:rsidRPr="002F7E77">
        <w:rPr>
          <w:sz w:val="22"/>
        </w:rPr>
        <w:t xml:space="preserve"> conservation</w:t>
      </w:r>
      <w:r w:rsidR="00711765" w:rsidRPr="002F7E77">
        <w:rPr>
          <w:sz w:val="22"/>
        </w:rPr>
        <w:t xml:space="preserve"> purposes</w:t>
      </w:r>
      <w:r w:rsidRPr="002F7E77">
        <w:rPr>
          <w:sz w:val="22"/>
        </w:rPr>
        <w:t xml:space="preserve"> than the one stated in the requirements of CPA. This </w:t>
      </w:r>
      <w:r w:rsidR="00A472A1" w:rsidRPr="002F7E77">
        <w:rPr>
          <w:sz w:val="22"/>
        </w:rPr>
        <w:t xml:space="preserve">is </w:t>
      </w:r>
      <w:r w:rsidRPr="002F7E77">
        <w:rPr>
          <w:sz w:val="22"/>
        </w:rPr>
        <w:t xml:space="preserve">because one of the main </w:t>
      </w:r>
      <w:r w:rsidR="00711765" w:rsidRPr="002F7E77">
        <w:rPr>
          <w:sz w:val="22"/>
        </w:rPr>
        <w:t>aim</w:t>
      </w:r>
      <w:r w:rsidR="00C1264C" w:rsidRPr="002F7E77">
        <w:rPr>
          <w:sz w:val="22"/>
        </w:rPr>
        <w:t>s</w:t>
      </w:r>
      <w:r w:rsidRPr="002F7E77">
        <w:rPr>
          <w:sz w:val="22"/>
        </w:rPr>
        <w:t xml:space="preserve"> of the area is to provide an example for a new way of usin</w:t>
      </w:r>
      <w:r w:rsidR="00C1264C" w:rsidRPr="002F7E77">
        <w:rPr>
          <w:sz w:val="22"/>
        </w:rPr>
        <w:t>g agricultural lands with a net</w:t>
      </w:r>
      <w:r w:rsidRPr="002F7E77">
        <w:rPr>
          <w:sz w:val="22"/>
        </w:rPr>
        <w:t xml:space="preserve"> positive revenue alongside </w:t>
      </w:r>
      <w:r w:rsidR="00711765" w:rsidRPr="002F7E77">
        <w:rPr>
          <w:sz w:val="22"/>
        </w:rPr>
        <w:t xml:space="preserve">the effective integration of </w:t>
      </w:r>
      <w:r w:rsidRPr="002F7E77">
        <w:rPr>
          <w:sz w:val="22"/>
        </w:rPr>
        <w:t>conservation practises. Sacrificing to</w:t>
      </w:r>
      <w:r w:rsidR="00711765" w:rsidRPr="002F7E77">
        <w:rPr>
          <w:sz w:val="22"/>
        </w:rPr>
        <w:t>o</w:t>
      </w:r>
      <w:r w:rsidRPr="002F7E77">
        <w:rPr>
          <w:sz w:val="22"/>
        </w:rPr>
        <w:t xml:space="preserve"> much profit to conservation effort</w:t>
      </w:r>
      <w:r w:rsidR="00711765" w:rsidRPr="002F7E77">
        <w:rPr>
          <w:sz w:val="22"/>
        </w:rPr>
        <w:t>s</w:t>
      </w:r>
      <w:r w:rsidRPr="002F7E77">
        <w:rPr>
          <w:sz w:val="22"/>
        </w:rPr>
        <w:t xml:space="preserve"> would lower the attractiveness of this project to other farmers.</w:t>
      </w:r>
      <w:r w:rsidR="00C1264C" w:rsidRPr="002F7E77">
        <w:rPr>
          <w:sz w:val="22"/>
        </w:rPr>
        <w:t xml:space="preserve"> Even though</w:t>
      </w:r>
      <w:r w:rsidRPr="002F7E77">
        <w:rPr>
          <w:sz w:val="22"/>
        </w:rPr>
        <w:t xml:space="preserve"> additional approaches like planting shrubs and trees in strategic location</w:t>
      </w:r>
      <w:r w:rsidR="00C1264C" w:rsidRPr="002F7E77">
        <w:rPr>
          <w:sz w:val="22"/>
        </w:rPr>
        <w:t>s</w:t>
      </w:r>
      <w:r w:rsidRPr="002F7E77">
        <w:rPr>
          <w:sz w:val="22"/>
        </w:rPr>
        <w:t xml:space="preserve"> to prevent wind to deplete soil in dry periods, might</w:t>
      </w:r>
      <w:r w:rsidR="00711765" w:rsidRPr="002F7E77">
        <w:rPr>
          <w:sz w:val="22"/>
        </w:rPr>
        <w:t xml:space="preserve"> both</w:t>
      </w:r>
      <w:r w:rsidRPr="002F7E77">
        <w:rPr>
          <w:sz w:val="22"/>
        </w:rPr>
        <w:t xml:space="preserve"> benefit biodiversity </w:t>
      </w:r>
      <w:r w:rsidR="00711765" w:rsidRPr="002F7E77">
        <w:rPr>
          <w:sz w:val="22"/>
        </w:rPr>
        <w:t xml:space="preserve">and productivity </w:t>
      </w:r>
      <w:r w:rsidRPr="002F7E77">
        <w:rPr>
          <w:sz w:val="22"/>
        </w:rPr>
        <w:t>and will be considered also outside the 5% EFA threshold.</w:t>
      </w:r>
    </w:p>
    <w:p w14:paraId="1E8FA7EC" w14:textId="77777777" w:rsidR="00263092" w:rsidRDefault="00263092" w:rsidP="009145AC">
      <w:pPr>
        <w:spacing w:after="0" w:line="276" w:lineRule="auto"/>
        <w:jc w:val="both"/>
      </w:pPr>
    </w:p>
    <w:p w14:paraId="378881C6" w14:textId="2E168758" w:rsidR="00801A14" w:rsidRPr="009145AC" w:rsidRDefault="00711765" w:rsidP="009145AC">
      <w:pPr>
        <w:pStyle w:val="Heading2"/>
        <w:jc w:val="both"/>
        <w:rPr>
          <w:i/>
          <w:iCs/>
        </w:rPr>
      </w:pPr>
      <w:bookmarkStart w:id="38" w:name="_Toc528841510"/>
      <w:bookmarkStart w:id="39" w:name="_Toc528841649"/>
      <w:r w:rsidRPr="002F7E77">
        <w:rPr>
          <w:rStyle w:val="SubtleEmphasis"/>
        </w:rPr>
        <w:t>New agricultural techniques in the area:</w:t>
      </w:r>
      <w:bookmarkEnd w:id="38"/>
      <w:bookmarkEnd w:id="39"/>
    </w:p>
    <w:p w14:paraId="492B1B7B" w14:textId="73DB1A2F" w:rsidR="00711765" w:rsidRPr="002F7E77" w:rsidRDefault="002A135F" w:rsidP="009145AC">
      <w:pPr>
        <w:spacing w:after="0" w:line="276" w:lineRule="auto"/>
        <w:jc w:val="both"/>
        <w:rPr>
          <w:sz w:val="22"/>
        </w:rPr>
      </w:pPr>
      <w:r w:rsidRPr="002F7E77">
        <w:rPr>
          <w:sz w:val="22"/>
        </w:rPr>
        <w:t xml:space="preserve">As aforementioned, </w:t>
      </w:r>
      <w:r w:rsidR="00942E7D" w:rsidRPr="002F7E77">
        <w:rPr>
          <w:sz w:val="22"/>
        </w:rPr>
        <w:t>o</w:t>
      </w:r>
      <w:r w:rsidR="00711765" w:rsidRPr="002F7E77">
        <w:rPr>
          <w:sz w:val="22"/>
        </w:rPr>
        <w:t xml:space="preserve">utside </w:t>
      </w:r>
      <w:r w:rsidR="00942E7D" w:rsidRPr="002F7E77">
        <w:rPr>
          <w:sz w:val="22"/>
        </w:rPr>
        <w:t xml:space="preserve">of the </w:t>
      </w:r>
      <w:r w:rsidR="00711765" w:rsidRPr="002F7E77">
        <w:rPr>
          <w:sz w:val="22"/>
        </w:rPr>
        <w:t>more cons</w:t>
      </w:r>
      <w:r w:rsidR="00942E7D" w:rsidRPr="002F7E77">
        <w:rPr>
          <w:sz w:val="22"/>
        </w:rPr>
        <w:t>ervative</w:t>
      </w:r>
      <w:r w:rsidR="00711765" w:rsidRPr="002F7E77">
        <w:rPr>
          <w:sz w:val="22"/>
        </w:rPr>
        <w:t xml:space="preserve"> </w:t>
      </w:r>
      <w:r w:rsidR="005041FE" w:rsidRPr="002F7E77">
        <w:rPr>
          <w:sz w:val="22"/>
        </w:rPr>
        <w:t>agricultural use of the soil</w:t>
      </w:r>
      <w:r w:rsidR="00942E7D" w:rsidRPr="002F7E77">
        <w:rPr>
          <w:sz w:val="22"/>
        </w:rPr>
        <w:t xml:space="preserve"> –</w:t>
      </w:r>
      <w:r w:rsidR="005041FE" w:rsidRPr="002F7E77">
        <w:rPr>
          <w:sz w:val="22"/>
        </w:rPr>
        <w:t xml:space="preserve"> namely land sparing with diversified crops</w:t>
      </w:r>
      <w:r w:rsidR="00942E7D" w:rsidRPr="002F7E77">
        <w:rPr>
          <w:sz w:val="22"/>
        </w:rPr>
        <w:t xml:space="preserve"> –</w:t>
      </w:r>
      <w:r w:rsidR="0000227E" w:rsidRPr="002F7E77">
        <w:rPr>
          <w:sz w:val="22"/>
        </w:rPr>
        <w:t xml:space="preserve"> approximately</w:t>
      </w:r>
      <w:r w:rsidR="00E508DC" w:rsidRPr="002F7E77">
        <w:rPr>
          <w:sz w:val="22"/>
        </w:rPr>
        <w:t xml:space="preserve"> 200ha</w:t>
      </w:r>
      <w:r w:rsidR="005041FE" w:rsidRPr="002F7E77">
        <w:rPr>
          <w:sz w:val="22"/>
        </w:rPr>
        <w:t xml:space="preserve"> will be intended for more advanced, cutting-edge techniques. The aim of that area is to find new, equally profitable solutions that mix profit with a more healthy, biodiverse environment.</w:t>
      </w:r>
    </w:p>
    <w:p w14:paraId="15CA1667" w14:textId="77777777" w:rsidR="00C57909" w:rsidRPr="002F7E77" w:rsidRDefault="00711765" w:rsidP="009145AC">
      <w:pPr>
        <w:spacing w:after="0" w:line="276" w:lineRule="auto"/>
        <w:jc w:val="both"/>
        <w:rPr>
          <w:sz w:val="22"/>
        </w:rPr>
      </w:pPr>
      <w:r w:rsidRPr="002F7E77">
        <w:rPr>
          <w:sz w:val="22"/>
        </w:rPr>
        <w:t>A</w:t>
      </w:r>
      <w:r w:rsidR="00C57909" w:rsidRPr="002F7E77">
        <w:rPr>
          <w:sz w:val="22"/>
        </w:rPr>
        <w:t>groforestry is a possible solution for our</w:t>
      </w:r>
      <w:r w:rsidR="00FC3051" w:rsidRPr="002F7E77">
        <w:rPr>
          <w:sz w:val="22"/>
        </w:rPr>
        <w:t xml:space="preserve"> </w:t>
      </w:r>
      <w:r w:rsidR="00A472A1" w:rsidRPr="002F7E77">
        <w:rPr>
          <w:sz w:val="22"/>
        </w:rPr>
        <w:t>ex</w:t>
      </w:r>
      <w:r w:rsidR="00FC3051" w:rsidRPr="002F7E77">
        <w:rPr>
          <w:sz w:val="22"/>
        </w:rPr>
        <w:t>perimental</w:t>
      </w:r>
      <w:r w:rsidR="00C57909" w:rsidRPr="002F7E77">
        <w:rPr>
          <w:sz w:val="22"/>
        </w:rPr>
        <w:t xml:space="preserve"> agriculture systems </w:t>
      </w:r>
      <w:r w:rsidR="00A472A1" w:rsidRPr="002F7E77">
        <w:rPr>
          <w:sz w:val="22"/>
        </w:rPr>
        <w:fldChar w:fldCharType="begin" w:fldLock="1"/>
      </w:r>
      <w:r w:rsidR="00A472A1" w:rsidRPr="002F7E77">
        <w:rPr>
          <w:sz w:val="22"/>
        </w:rPr>
        <w:instrText>ADDIN CSL_CITATION {"citationItems":[{"id":"ITEM-1","itemData":{"URL":"http://agro-forestry.nl/","accessed":{"date-parts":[["2018","10","30"]]},"author":[{"dropping-particle":"","family":"Agroforestry Nederland","given":"","non-dropping-particle":"","parse-names":false,"suffix":""}],"id":"ITEM-1","issued":{"date-parts":[["2014"]]},"title":"Agroforestry Nederland | Netwerk ter stimulering van agroforestry in Nederland","type":"webpage"},"uris":["http://www.mendeley.com/documents/?uuid=8c7b2368-7ff2-303f-9b2e-8c5f42e8c9f0"]}],"mendeley":{"formattedCitation":"(Agroforestry Nederland, 2014)","plainTextFormattedCitation":"(Agroforestry Nederland, 2014)","previouslyFormattedCitation":"(Agroforestry Nederland, 2014)"},"properties":{"noteIndex":0},"schema":"https://github.com/citation-style-language/schema/raw/master/csl-citation.json"}</w:instrText>
      </w:r>
      <w:r w:rsidR="00A472A1" w:rsidRPr="002F7E77">
        <w:rPr>
          <w:sz w:val="22"/>
        </w:rPr>
        <w:fldChar w:fldCharType="separate"/>
      </w:r>
      <w:r w:rsidR="00A472A1" w:rsidRPr="002F7E77">
        <w:rPr>
          <w:noProof/>
          <w:sz w:val="22"/>
        </w:rPr>
        <w:t>(Agroforestry Nederland, 2014)</w:t>
      </w:r>
      <w:r w:rsidR="00A472A1" w:rsidRPr="002F7E77">
        <w:rPr>
          <w:sz w:val="22"/>
        </w:rPr>
        <w:fldChar w:fldCharType="end"/>
      </w:r>
      <w:r w:rsidR="00A472A1" w:rsidRPr="002F7E77">
        <w:rPr>
          <w:sz w:val="22"/>
        </w:rPr>
        <w:t xml:space="preserve">. </w:t>
      </w:r>
      <w:r w:rsidR="00C57909" w:rsidRPr="002F7E77">
        <w:rPr>
          <w:sz w:val="22"/>
        </w:rPr>
        <w:t>Incorporating trees and shrubs in farmlands can have man</w:t>
      </w:r>
      <w:r w:rsidR="00C238C8" w:rsidRPr="002F7E77">
        <w:rPr>
          <w:sz w:val="22"/>
        </w:rPr>
        <w:t>y positive effects; they provide</w:t>
      </w:r>
      <w:r w:rsidR="00C57909" w:rsidRPr="002F7E77">
        <w:rPr>
          <w:sz w:val="22"/>
        </w:rPr>
        <w:t xml:space="preserve"> more efficient water and nutrient </w:t>
      </w:r>
      <w:r w:rsidR="00C238C8" w:rsidRPr="002F7E77">
        <w:rPr>
          <w:sz w:val="22"/>
        </w:rPr>
        <w:t>dynamics in the soil due to deeper roots and they show</w:t>
      </w:r>
      <w:r w:rsidR="00C57909" w:rsidRPr="002F7E77">
        <w:rPr>
          <w:sz w:val="22"/>
        </w:rPr>
        <w:t xml:space="preserve"> positive interactions between the crops and trees (e.g. increase in nitrogen production, shade, natural suppression of plagues), </w:t>
      </w:r>
      <w:r w:rsidR="00C238C8" w:rsidRPr="002F7E77">
        <w:rPr>
          <w:sz w:val="22"/>
        </w:rPr>
        <w:t>they require less pesticides</w:t>
      </w:r>
      <w:r w:rsidR="00C57909" w:rsidRPr="002F7E77">
        <w:rPr>
          <w:sz w:val="22"/>
        </w:rPr>
        <w:t xml:space="preserve"> and</w:t>
      </w:r>
      <w:r w:rsidR="00C238C8" w:rsidRPr="002F7E77">
        <w:rPr>
          <w:sz w:val="22"/>
        </w:rPr>
        <w:t xml:space="preserve"> provide</w:t>
      </w:r>
      <w:r w:rsidR="00C57909" w:rsidRPr="002F7E77">
        <w:rPr>
          <w:sz w:val="22"/>
        </w:rPr>
        <w:t xml:space="preserve"> higher biodiversity </w:t>
      </w:r>
      <w:r w:rsidR="00A472A1" w:rsidRPr="002F7E77">
        <w:rPr>
          <w:sz w:val="22"/>
        </w:rPr>
        <w:fldChar w:fldCharType="begin" w:fldLock="1"/>
      </w:r>
      <w:r w:rsidR="002C7B7F" w:rsidRPr="002F7E77">
        <w:rPr>
          <w:sz w:val="22"/>
        </w:rPr>
        <w:instrText>ADDIN CSL_CITATION {"citationItems":[{"id":"ITEM-1","itemData":{"URL":"https://www.wur.nl/nl/nieuws/Agroforestry-wordt-nieuwe-standaard-voor-duurzame-landbouw.htm","accessed":{"date-parts":[["2018","10","30"]]},"author":[{"dropping-particle":"","family":"Sukkel","given":"Wijnand","non-dropping-particle":"","parse-names":false,"suffix":""}],"id":"ITEM-1","issued":{"date-parts":[["2018"]]},"title":"Agroforestry wordt nieuwe standaard voor duurzame landbouw - WUR","type":"webpage"},"uris":["http://www.mendeley.com/documents/?uuid=873ac3c6-3f2a-3d85-813d-3f6ac5eabbd0"]}],"mendeley":{"formattedCitation":"(Sukkel, 2018)","plainTextFormattedCitation":"(Sukkel, 2018)","previouslyFormattedCitation":"(Sukkel, 2018)"},"properties":{"noteIndex":0},"schema":"https://github.com/citation-style-language/schema/raw/master/csl-citation.json"}</w:instrText>
      </w:r>
      <w:r w:rsidR="00A472A1" w:rsidRPr="002F7E77">
        <w:rPr>
          <w:sz w:val="22"/>
        </w:rPr>
        <w:fldChar w:fldCharType="separate"/>
      </w:r>
      <w:r w:rsidR="00A472A1" w:rsidRPr="002F7E77">
        <w:rPr>
          <w:noProof/>
          <w:sz w:val="22"/>
        </w:rPr>
        <w:t>(Sukkel, 2018)</w:t>
      </w:r>
      <w:r w:rsidR="00A472A1" w:rsidRPr="002F7E77">
        <w:rPr>
          <w:sz w:val="22"/>
        </w:rPr>
        <w:fldChar w:fldCharType="end"/>
      </w:r>
      <w:r w:rsidR="00A472A1" w:rsidRPr="002F7E77">
        <w:rPr>
          <w:sz w:val="22"/>
        </w:rPr>
        <w:t xml:space="preserve">. </w:t>
      </w:r>
      <w:r w:rsidR="004017C4" w:rsidRPr="002F7E77">
        <w:rPr>
          <w:sz w:val="22"/>
        </w:rPr>
        <w:t>For this approach, trees that produce fruits and valuable timber can be chosen, such as walnut (</w:t>
      </w:r>
      <w:r w:rsidR="004017C4" w:rsidRPr="002F7E77">
        <w:rPr>
          <w:i/>
          <w:sz w:val="22"/>
        </w:rPr>
        <w:t>Juglans regia L.</w:t>
      </w:r>
      <w:r w:rsidR="004017C4" w:rsidRPr="002F7E77">
        <w:rPr>
          <w:sz w:val="22"/>
        </w:rPr>
        <w:t>), cherry (</w:t>
      </w:r>
      <w:r w:rsidR="004017C4" w:rsidRPr="002F7E77">
        <w:rPr>
          <w:i/>
          <w:sz w:val="22"/>
        </w:rPr>
        <w:t>Prunus sp.</w:t>
      </w:r>
      <w:r w:rsidR="004017C4" w:rsidRPr="002F7E77">
        <w:rPr>
          <w:sz w:val="22"/>
        </w:rPr>
        <w:t xml:space="preserve">) and sweet chestnut </w:t>
      </w:r>
      <w:r w:rsidR="004017C4" w:rsidRPr="002F7E77">
        <w:rPr>
          <w:sz w:val="22"/>
        </w:rPr>
        <w:lastRenderedPageBreak/>
        <w:t>(</w:t>
      </w:r>
      <w:r w:rsidR="004017C4" w:rsidRPr="002F7E77">
        <w:rPr>
          <w:i/>
          <w:sz w:val="22"/>
        </w:rPr>
        <w:t>Castanea sativa Mill.</w:t>
      </w:r>
      <w:r w:rsidR="004017C4" w:rsidRPr="002F7E77">
        <w:rPr>
          <w:sz w:val="22"/>
        </w:rPr>
        <w:t>)</w:t>
      </w:r>
      <w:r w:rsidR="002C7B7F" w:rsidRPr="002F7E77">
        <w:rPr>
          <w:sz w:val="22"/>
        </w:rPr>
        <w:t xml:space="preserve"> </w:t>
      </w:r>
      <w:r w:rsidR="002C7B7F" w:rsidRPr="002F7E77">
        <w:rPr>
          <w:sz w:val="22"/>
        </w:rPr>
        <w:fldChar w:fldCharType="begin" w:fldLock="1"/>
      </w:r>
      <w:r w:rsidR="002C7B7F" w:rsidRPr="002F7E77">
        <w:rPr>
          <w:sz w:val="22"/>
        </w:rPr>
        <w:instrText>ADDIN CSL_CITATION {"citationItems":[{"id":"ITEM-1","itemData":{"DOI":"10.17660/ActaHortic.2005.705.1","ISBN":"9066054263","ISSN":"05677572","abstract":"Foreign and Dutch walnut cultivars have been evaluated in experiments at the Research Station for Fruit Growing located in the Southwest. The cultivars that performed best in these trials originated from British Columbia ('Broadview') and The Netherlands ('Buccaneer'). In an agroforestry project in the East, 8 farms planted 10 ha of walnut ('Broadview', 'Buccaneer'), cherry and sweet chestnut at a spacing between 10-20 metres. The initial investment for trees, poles, wire netting to protect against animals, resulted in a low net income for the first 5 years. Thereafter, the income from the combination of walnut and quality timber with grass is reasonable and may exceed the income from subsidised, extensively managed grass. The grass production varied from 3 to 9 tons of dry matter per hectare per year. In the 4 years of investigation there was no visible evidence that the presence of the trees had influenced the composition and production of the grass vegetation. Based on predicted crown development grass production will be possible for a long period. So far, the nut production from the young plantations has not been profitable. In order to find walnuts that were better adapted to the cooler weather conditions of the North, walnuts were selected from green areas in the North and evaluated for their characteristics. This resulted in at least two cultivars ('Dionym', 'Amphyon') with excellent yield potentials together with a good external and internal quality. Both cultivars have a low susceptibility to disease and are particularly suitable for organic cultivation. 'Dionym' and 'Amphyon' are planted in private gardens but also in a commercial organic orchard of 1.5 ha in which the 200 walnut trees are grown together (mixed cropping) with hazelnuts and Sea Buckthorn.\\n","author":[{"dropping-particle":"","family":"Oosterbaan","given":"A.","non-dropping-particle":"","parse-names":false,"suffix":""},{"dropping-particle":"","family":"Schepers","given":"H.","non-dropping-particle":"","parse-names":false,"suffix":""},{"dropping-particle":"","family":"Kwanten","given":"E.","non-dropping-particle":"","parse-names":false,"suffix":""}],"container-title":"Acta Horticulturae","id":"ITEM-1","issue":"December","issued":{"date-parts":[["2006"]]},"page":"27-34","title":"Walnut as a farm crop in the Netherlands: An agroforestry project in the East and selection of cultivars for organic cultivation in the North","type":"article-journal","volume":"705"},"uris":["http://www.mendeley.com/documents/?uuid=3516df22-7e18-47c0-ae61-00bbf865dd3c"]}],"mendeley":{"formattedCitation":"(Oosterbaan &lt;i&gt;et al.&lt;/i&gt;, 2006)","plainTextFormattedCitation":"(Oosterbaan et al., 2006)","previouslyFormattedCitation":"(Oosterbaan &lt;i&gt;et al.&lt;/i&gt;, 2006)"},"properties":{"noteIndex":0},"schema":"https://github.com/citation-style-language/schema/raw/master/csl-citation.json"}</w:instrText>
      </w:r>
      <w:r w:rsidR="002C7B7F" w:rsidRPr="002F7E77">
        <w:rPr>
          <w:sz w:val="22"/>
        </w:rPr>
        <w:fldChar w:fldCharType="separate"/>
      </w:r>
      <w:r w:rsidR="002C7B7F" w:rsidRPr="002F7E77">
        <w:rPr>
          <w:noProof/>
          <w:sz w:val="22"/>
        </w:rPr>
        <w:t xml:space="preserve">(Oosterbaan </w:t>
      </w:r>
      <w:r w:rsidR="002C7B7F" w:rsidRPr="002F7E77">
        <w:rPr>
          <w:i/>
          <w:noProof/>
          <w:sz w:val="22"/>
        </w:rPr>
        <w:t>et al.</w:t>
      </w:r>
      <w:r w:rsidR="002C7B7F" w:rsidRPr="002F7E77">
        <w:rPr>
          <w:noProof/>
          <w:sz w:val="22"/>
        </w:rPr>
        <w:t>, 2006)</w:t>
      </w:r>
      <w:r w:rsidR="002C7B7F" w:rsidRPr="002F7E77">
        <w:rPr>
          <w:sz w:val="22"/>
        </w:rPr>
        <w:fldChar w:fldCharType="end"/>
      </w:r>
      <w:r w:rsidR="004017C4" w:rsidRPr="002F7E77">
        <w:rPr>
          <w:sz w:val="22"/>
        </w:rPr>
        <w:t xml:space="preserve">. </w:t>
      </w:r>
      <w:r w:rsidR="00C57909" w:rsidRPr="002F7E77">
        <w:rPr>
          <w:sz w:val="22"/>
        </w:rPr>
        <w:t xml:space="preserve"> </w:t>
      </w:r>
      <w:r w:rsidR="005041FE" w:rsidRPr="002F7E77">
        <w:rPr>
          <w:sz w:val="22"/>
        </w:rPr>
        <w:t>Linked to this, much focus will be invested on pollinators’ populations, and their number will be monitored in coordination with dynamical approaches to keep them high enough to properly pollinate trees, as later explained</w:t>
      </w:r>
      <w:r w:rsidR="002C7B7F" w:rsidRPr="002F7E77">
        <w:rPr>
          <w:sz w:val="22"/>
        </w:rPr>
        <w:t xml:space="preserve"> </w:t>
      </w:r>
      <w:r w:rsidR="002C7B7F" w:rsidRPr="002F7E77">
        <w:rPr>
          <w:sz w:val="22"/>
        </w:rPr>
        <w:fldChar w:fldCharType="begin" w:fldLock="1"/>
      </w:r>
      <w:r w:rsidR="002C7B7F" w:rsidRPr="002F7E77">
        <w:rPr>
          <w:sz w:val="22"/>
        </w:rPr>
        <w:instrText>ADDIN CSL_CITATION {"citationItems":[{"id":"ITEM-1","itemData":{"DOI":"10.1007/978-1-4020-8272-6","ISBN":"978-1-4020-8271-9","ISSN":"1875-1199","abstract":"Abstract Dehesas are the most widespread agroforestry systems in Europe, where they cover 3.1 million hectares. They are multipurpose open woodlands, mostly created by clearing the natural forests, where livestock rearing, cereal cropping, cork and firewood harvesting, and hunting are combined. In dehesas, trees can be seen as ecosystem engineers, as they allow the maintenance of grass production in poor soils under a semiarid climate. We summarize the most outstanding results on both the effect of trees on the production and quality of the understorey (crop and native grasses) and also on the consequences of reduced tree density for the physiological condition and production of trees. The ecological basis of tree-understorey interac- tions is explained based on spatial distribution and use of above and belowground resources. Dehesas have been considered habitats to be preserved because they main- tain a high biological diversity including several globally endangered animal species. They are considered an example of sustainable land use, although their conservation has been threatened in the last few decades. Excessive tree cutting, including complete elimination in some cases, has taken place as a consequence of increased mechanisa- tion and stocking rates. This has caused a lack of natural regeneration and tree death in over-aged stands. We make a critical analysis of the ecological stability and sustainability of the system following four different approaches related to current problems: (i) historical evolution of the dehesa range, (ii) soil degradation and ero- sion, (iii) plot and farm-level factors precluding tree regeneration, and (iv) economic profitability of the dehesas. From these analyses, we derive a number of recommen- dations for dehesa management aimed at ensuring both its multifunctional role and its sustainability. The critical role of the shrub understorey for the ecological function, nutritional contribution and biodiversity is emphasized.","author":[{"dropping-particle":"","family":"Oosterbaan","given":"A","non-dropping-particle":"","parse-names":false,"suffix":""},{"dropping-particle":"","family":"Kuiters","given":"A T","non-dropping-particle":"","parse-names":false,"suffix":""}],"id":"ITEM-1","issue":"May 2014","issued":{"date-parts":[["2009"]]},"title":"Agroforestry in Europe","type":"article-journal","volume":"6"},"uris":["http://www.mendeley.com/documents/?uuid=b63ce3b5-8fe7-48d6-b013-fb540b9ea259"]},{"id":"ITEM-2","itemData":{"DOI":"10.1007/s13593-012-0092-y","abstract":"Thirty-five percent of global production from crops including at least 800 cultivated plants depend on animal pollination. The transformation of agriculture in the past half-century has triggered a decline in bees and other insect pollinators. In North America, losses of bee colonies have accelerated since 2004, leaving the continent with fewer managed pollinators than at any time in the past 50 years. A number of factors linked to industrial modes of agriculture affect bee colonies and other pollinators around the world, ranging from habitat degradation due to monocultures with consequent declines in flowering plants and the use of damaging insecticides. Incentives should be offered to farmers to restore pollinator-friendly habitats, including flower provi-sioning within or around crop fields and elimination of use of insecticides by adopting agroecological production methods. Conventional farmers should be extremely cautious in the choice, timing, and application of insecticides and other chemicals. Here, we review the literature providing mounting evidence that the restoration of plant biodiversity within and around crop fields can improve habitat for domestic and wild bees as well as other insects and thus enhance pollination services in agroecosystems. Main findings are the following: (1) certain weed species within crop fields that provide food resources and refuge should be maintained at tolerable levels within crop fields to aid in the survival of viable populations of pollinators. (2) Careful manipulation strategies need to be defined in order to avoid weed competition with crops and interference with certain cultural practices. Economic thresholds of weed populations, as well as factors affecting crop-weed balance within a crop season, need to be defined for specific cropping systems. (3) More research is warranted to advance knowledge on identifying beneficial weed species and ways to sponsor them to attract pollinators while not reducing yields through interference. (4) In areas of intensive farming, field margins, field edges and paths, headlands, fence-lines, rights of way, and nearby uncultivated patches of land are important refuges for many pollinators. (5) Maintenance and restoration of hedgerows and other vegetation features at field borders is therefore essential for harboring pollinators. (6) Appropriate management of non-cropped areas to encourage wild pollinators may prove to be a cost-effective means of maximizing crop yield.","author":[{"dropping-particle":"","family":"Nicholls","given":"Clara I","non-dropping-particle":"","parse-names":false,"suffix":""},{"dropping-particle":"","family":"Altieri","given":"Miguel A","non-dropping-particle":"","parse-names":false,"suffix":""}],"id":"ITEM-2","issued":{"date-parts":[["2012"]]},"title":"Plant biodiversity enhances bees and other insect pollinators in agroecosystems. A review","type":"article-journal"},"uris":["http://www.mendeley.com/documents/?uuid=82e39b50-7573-3ae6-bc87-55c0f1ed13e7"]}],"mendeley":{"formattedCitation":"(Oosterbaan &amp; Kuiters, 2009; Nicholls &amp; Altieri, 2012)","plainTextFormattedCitation":"(Oosterbaan &amp; Kuiters, 2009; Nicholls &amp; Altieri, 2012)","previouslyFormattedCitation":"(Oosterbaan &amp; Kuiters, 2009; Nicholls &amp; Altieri, 2012)"},"properties":{"noteIndex":0},"schema":"https://github.com/citation-style-language/schema/raw/master/csl-citation.json"}</w:instrText>
      </w:r>
      <w:r w:rsidR="002C7B7F" w:rsidRPr="002F7E77">
        <w:rPr>
          <w:sz w:val="22"/>
        </w:rPr>
        <w:fldChar w:fldCharType="separate"/>
      </w:r>
      <w:r w:rsidR="002C7B7F" w:rsidRPr="002F7E77">
        <w:rPr>
          <w:noProof/>
          <w:sz w:val="22"/>
        </w:rPr>
        <w:t>(Oosterbaan &amp; Kuiters, 2009; Nicholls &amp; Altieri, 2012)</w:t>
      </w:r>
      <w:r w:rsidR="002C7B7F" w:rsidRPr="002F7E77">
        <w:rPr>
          <w:sz w:val="22"/>
        </w:rPr>
        <w:fldChar w:fldCharType="end"/>
      </w:r>
      <w:r w:rsidR="005041FE" w:rsidRPr="002F7E77">
        <w:rPr>
          <w:sz w:val="22"/>
        </w:rPr>
        <w:t>.</w:t>
      </w:r>
    </w:p>
    <w:p w14:paraId="04CA234C" w14:textId="77777777" w:rsidR="00263092" w:rsidRPr="002F7E77" w:rsidRDefault="00263092" w:rsidP="009145AC">
      <w:pPr>
        <w:spacing w:after="0" w:line="276" w:lineRule="auto"/>
        <w:jc w:val="both"/>
        <w:rPr>
          <w:sz w:val="22"/>
        </w:rPr>
      </w:pPr>
    </w:p>
    <w:p w14:paraId="59B8BEB9" w14:textId="1707497C" w:rsidR="009B2F3C" w:rsidRPr="002F7E77" w:rsidRDefault="009B2F3C" w:rsidP="009145AC">
      <w:pPr>
        <w:shd w:val="clear" w:color="auto" w:fill="FFFFFF"/>
        <w:spacing w:after="0" w:line="276" w:lineRule="auto"/>
        <w:jc w:val="both"/>
        <w:rPr>
          <w:rFonts w:ascii="Calibri" w:eastAsia="Times New Roman" w:hAnsi="Calibri" w:cs="Calibri"/>
          <w:color w:val="222222"/>
          <w:sz w:val="22"/>
          <w:lang w:eastAsia="en-GB"/>
        </w:rPr>
      </w:pPr>
      <w:r w:rsidRPr="002F7E77">
        <w:rPr>
          <w:sz w:val="22"/>
        </w:rPr>
        <w:t>Another possi</w:t>
      </w:r>
      <w:r w:rsidR="00C1264C" w:rsidRPr="002F7E77">
        <w:rPr>
          <w:sz w:val="22"/>
        </w:rPr>
        <w:t>bility is strip farming. This is a method of farming which consists of cultivating a field with long, narrow strips of crops</w:t>
      </w:r>
      <w:r w:rsidR="0048576E" w:rsidRPr="002F7E77">
        <w:rPr>
          <w:sz w:val="22"/>
        </w:rPr>
        <w:t>, often leaving parts of the field bare</w:t>
      </w:r>
      <w:r w:rsidR="00C1264C" w:rsidRPr="002F7E77">
        <w:rPr>
          <w:sz w:val="22"/>
        </w:rPr>
        <w:t xml:space="preserve">. </w:t>
      </w:r>
      <w:r w:rsidR="00FC3051" w:rsidRPr="002F7E77">
        <w:rPr>
          <w:rFonts w:ascii="Calibri" w:eastAsia="Times New Roman" w:hAnsi="Calibri" w:cs="Calibri"/>
          <w:color w:val="222222"/>
          <w:sz w:val="22"/>
          <w:lang w:eastAsia="en-GB"/>
        </w:rPr>
        <w:t>This is a method of farming which consists of cultivating a field with long, narrow strips of crops, often leaving parts of the field bare. This strip farming can prevent soil erosion because the soil washed away from these bare areas is held by closer-growing vegetation</w:t>
      </w:r>
      <w:r w:rsidR="002C7B7F" w:rsidRPr="002F7E77">
        <w:rPr>
          <w:rFonts w:ascii="Calibri" w:eastAsia="Times New Roman" w:hAnsi="Calibri" w:cs="Calibri"/>
          <w:color w:val="222222"/>
          <w:sz w:val="22"/>
          <w:lang w:eastAsia="en-GB"/>
        </w:rPr>
        <w:t xml:space="preserve"> </w:t>
      </w:r>
      <w:r w:rsidR="002C7B7F" w:rsidRPr="002F7E77">
        <w:rPr>
          <w:rFonts w:ascii="Calibri" w:eastAsia="Times New Roman" w:hAnsi="Calibri" w:cs="Calibri"/>
          <w:color w:val="222222"/>
          <w:sz w:val="22"/>
          <w:lang w:eastAsia="en-GB"/>
        </w:rPr>
        <w:fldChar w:fldCharType="begin" w:fldLock="1"/>
      </w:r>
      <w:r w:rsidR="002C7B7F" w:rsidRPr="002F7E77">
        <w:rPr>
          <w:rFonts w:ascii="Calibri" w:eastAsia="Times New Roman" w:hAnsi="Calibri" w:cs="Calibri"/>
          <w:color w:val="222222"/>
          <w:sz w:val="22"/>
          <w:lang w:eastAsia="en-GB"/>
        </w:rPr>
        <w:instrText>ADDIN CSL_CITATION {"citationItems":[{"id":"ITEM-1","itemData":{"DOI":"10.1017/S0889189300001235","abstract":"Multiple cropping systems are prevalent in many parts of the world, and alternating strips of corn and soybeans or dry beans have been used by farmers in the temperate region. Strip cropping has the potential to reduce erosion on hilly lands, to allow a crop rotation in the field if strips are changed from one season to the next, and to increase total system yields. Results from several experiments in Eastern and Midwest U.S. show considerable variation in production among years and locations. Corn grown in narrow strips has yielded from 10 to 40 percent over sole cropping, while soybeans or dry beans in narrow strips suffer yield reductions of 10 to 30 percent due to light, water and nutrient competition. There has been no definitive research to quantify the relative importance of these factors in the competitive interface between corn and legume rows. With wider strips there is less increase in corn yields and less reduction in legume yields compared to sole cropping. Changes in component crop yields also depend on rainfall, and may be influenced by the variety of each component crop and by the width of strips. Rarely does total yield in a strip crop system fall below the average monoculture performance. In years of adequate rainfall, production of strip crops may outyield sole crops by 10 to 20 percent. Potential production of strip cropping systems is reviewed, and projected soil conservation is estimated using the Universal Soil Loss Equation.","author":[{"dropping-particle":"","family":"Francis","given":"Charles","non-dropping-particle":"","parse-names":false,"suffix":""},{"dropping-particle":"","family":"Jones","given":"Alice","non-dropping-particle":"","parse-names":false,"suffix":""},{"dropping-particle":"","family":"Crookston","given":"Kent","non-dropping-particle":"","parse-names":false,"suffix":""},{"dropping-particle":"","family":"Wittier","given":"Kyle","non-dropping-particle":"","parse-names":false,"suffix":""},{"dropping-particle":"","family":"Goodman","given":"Sondra","non-dropping-particle":"","parse-names":false,"suffix":""}],"id":"ITEM-1","issued":{"date-parts":[["2018"]]},"title":"Strip cropping corn and grain legumes: A review","type":"article-journal"},"uris":["http://www.mendeley.com/documents/?uuid=ec3b2266-3862-3b37-abf1-c82cd8ed918f"]}],"mendeley":{"formattedCitation":"(Francis &lt;i&gt;et al.&lt;/i&gt;, 2018)","plainTextFormattedCitation":"(Francis et al., 2018)","previouslyFormattedCitation":"(Francis &lt;i&gt;et al.&lt;/i&gt;, 2018)"},"properties":{"noteIndex":0},"schema":"https://github.com/citation-style-language/schema/raw/master/csl-citation.json"}</w:instrText>
      </w:r>
      <w:r w:rsidR="002C7B7F" w:rsidRPr="002F7E77">
        <w:rPr>
          <w:rFonts w:ascii="Calibri" w:eastAsia="Times New Roman" w:hAnsi="Calibri" w:cs="Calibri"/>
          <w:color w:val="222222"/>
          <w:sz w:val="22"/>
          <w:lang w:eastAsia="en-GB"/>
        </w:rPr>
        <w:fldChar w:fldCharType="separate"/>
      </w:r>
      <w:r w:rsidR="002C7B7F" w:rsidRPr="002F7E77">
        <w:rPr>
          <w:rFonts w:ascii="Calibri" w:eastAsia="Times New Roman" w:hAnsi="Calibri" w:cs="Calibri"/>
          <w:noProof/>
          <w:color w:val="222222"/>
          <w:sz w:val="22"/>
          <w:lang w:eastAsia="en-GB"/>
        </w:rPr>
        <w:t xml:space="preserve">(Francis </w:t>
      </w:r>
      <w:r w:rsidR="002C7B7F" w:rsidRPr="002F7E77">
        <w:rPr>
          <w:rFonts w:ascii="Calibri" w:eastAsia="Times New Roman" w:hAnsi="Calibri" w:cs="Calibri"/>
          <w:i/>
          <w:noProof/>
          <w:color w:val="222222"/>
          <w:sz w:val="22"/>
          <w:lang w:eastAsia="en-GB"/>
        </w:rPr>
        <w:t>et al.</w:t>
      </w:r>
      <w:r w:rsidR="002C7B7F" w:rsidRPr="002F7E77">
        <w:rPr>
          <w:rFonts w:ascii="Calibri" w:eastAsia="Times New Roman" w:hAnsi="Calibri" w:cs="Calibri"/>
          <w:noProof/>
          <w:color w:val="222222"/>
          <w:sz w:val="22"/>
          <w:lang w:eastAsia="en-GB"/>
        </w:rPr>
        <w:t>, 2018)</w:t>
      </w:r>
      <w:r w:rsidR="002C7B7F" w:rsidRPr="002F7E77">
        <w:rPr>
          <w:rFonts w:ascii="Calibri" w:eastAsia="Times New Roman" w:hAnsi="Calibri" w:cs="Calibri"/>
          <w:color w:val="222222"/>
          <w:sz w:val="22"/>
          <w:lang w:eastAsia="en-GB"/>
        </w:rPr>
        <w:fldChar w:fldCharType="end"/>
      </w:r>
      <w:r w:rsidR="002C7B7F" w:rsidRPr="002F7E77">
        <w:rPr>
          <w:rFonts w:ascii="Calibri" w:eastAsia="Times New Roman" w:hAnsi="Calibri" w:cs="Calibri"/>
          <w:color w:val="222222"/>
          <w:sz w:val="22"/>
          <w:lang w:eastAsia="en-GB"/>
        </w:rPr>
        <w:t xml:space="preserve">. </w:t>
      </w:r>
      <w:r w:rsidR="00FC3051" w:rsidRPr="002F7E77">
        <w:rPr>
          <w:rFonts w:ascii="Calibri" w:eastAsia="Times New Roman" w:hAnsi="Calibri" w:cs="Calibri"/>
          <w:color w:val="222222"/>
          <w:sz w:val="22"/>
          <w:lang w:eastAsia="en-GB"/>
        </w:rPr>
        <w:t xml:space="preserve">Furthermore, a strip cropping result in higher biodiversity among the crops, which provide in an increased resistance to diseases, pests or extreme weather conditions. Not only does this present the farmer with higher biodiversity of plants, but also of </w:t>
      </w:r>
      <w:r w:rsidR="004142F5">
        <w:rPr>
          <w:rFonts w:ascii="Calibri" w:eastAsia="Times New Roman" w:hAnsi="Calibri" w:cs="Calibri"/>
          <w:color w:val="222222"/>
          <w:sz w:val="22"/>
          <w:lang w:eastAsia="en-GB"/>
        </w:rPr>
        <w:t>invertebrate</w:t>
      </w:r>
      <w:r w:rsidR="00FC3051" w:rsidRPr="002F7E77">
        <w:rPr>
          <w:rFonts w:ascii="Calibri" w:eastAsia="Times New Roman" w:hAnsi="Calibri" w:cs="Calibri"/>
          <w:color w:val="222222"/>
          <w:sz w:val="22"/>
          <w:lang w:eastAsia="en-GB"/>
        </w:rPr>
        <w:t>s and therefore birds</w:t>
      </w:r>
      <w:r w:rsidR="002C7B7F" w:rsidRPr="002F7E77">
        <w:rPr>
          <w:rFonts w:ascii="Calibri" w:eastAsia="Times New Roman" w:hAnsi="Calibri" w:cs="Calibri"/>
          <w:color w:val="222222"/>
          <w:sz w:val="22"/>
          <w:lang w:eastAsia="en-GB"/>
        </w:rPr>
        <w:t xml:space="preserve"> </w:t>
      </w:r>
      <w:r w:rsidR="002C7B7F" w:rsidRPr="002F7E77">
        <w:rPr>
          <w:rFonts w:ascii="Calibri" w:eastAsia="Times New Roman" w:hAnsi="Calibri" w:cs="Calibri"/>
          <w:color w:val="222222"/>
          <w:sz w:val="22"/>
          <w:lang w:eastAsia="en-GB"/>
        </w:rPr>
        <w:fldChar w:fldCharType="begin" w:fldLock="1"/>
      </w:r>
      <w:r w:rsidR="002C7B7F" w:rsidRPr="002F7E77">
        <w:rPr>
          <w:rFonts w:ascii="Calibri" w:eastAsia="Times New Roman" w:hAnsi="Calibri" w:cs="Calibri"/>
          <w:color w:val="222222"/>
          <w:sz w:val="22"/>
          <w:lang w:eastAsia="en-GB"/>
        </w:rPr>
        <w:instrText>ADDIN CSL_CITATION {"citationItems":[{"id":"ITEM-1","itemData":{"URL":"https://www.wur.nl/en/show/Strip-cultivation-of-six-different-crops-for-more-biodiversity.htm","accessed":{"date-parts":[["2018","10","31"]]},"author":[{"dropping-particle":"","family":"Sukkel","given":"Wijnand","non-dropping-particle":"","parse-names":false,"suffix":""}],"id":"ITEM-1","issued":{"date-parts":[["0"]]},"title":"Strip cultivation of six different crops for more biodiversity - WUR","type":"webpage"},"uris":["http://www.mendeley.com/documents/?uuid=fc397c3f-d4ba-3560-960f-69c9dd1904df"]},{"id":"ITEM-2","itemData":{"DOI":"10.1007/s13593-012-0092-y","abstract":"Thirty-five percent of global production from crops including at least 800 cultivated plants depend on animal pollination. The transformation of agriculture in the past half-century has triggered a decline in bees and other insect pollinators. In North America, losses of bee colonies have accelerated since 2004, leaving the continent with fewer managed pollinators than at any time in the past 50 years. A number of factors linked to industrial modes of agriculture affect bee colonies and other pollinators around the world, ranging from habitat degradation due to monocultures with consequent declines in flowering plants and the use of damaging insecticides. Incentives should be offered to farmers to restore pollinator-friendly habitats, including flower provi-sioning within or around crop fields and elimination of use of insecticides by adopting agroecological production methods. Conventional farmers should be extremely cautious in the choice, timing, and application of insecticides and other chemicals. Here, we review the literature providing mounting evidence that the restoration of plant biodiversity within and around crop fields can improve habitat for domestic and wild bees as well as other insects and thus enhance pollination services in agroecosystems. Main findings are the following: (1) certain weed species within crop fields that provide food resources and refuge should be maintained at tolerable levels within crop fields to aid in the survival of viable populations of pollinators. (2) Careful manipulation strategies need to be defined in order to avoid weed competition with crops and interference with certain cultural practices. Economic thresholds of weed populations, as well as factors affecting crop-weed balance within a crop season, need to be defined for specific cropping systems. (3) More research is warranted to advance knowledge on identifying beneficial weed species and ways to sponsor them to attract pollinators while not reducing yields through interference. (4) In areas of intensive farming, field margins, field edges and paths, headlands, fence-lines, rights of way, and nearby uncultivated patches of land are important refuges for many pollinators. (5) Maintenance and restoration of hedgerows and other vegetation features at field borders is therefore essential for harboring pollinators. (6) Appropriate management of non-cropped areas to encourage wild pollinators may prove to be a cost-effective means of maximizing crop yield.","author":[{"dropping-particle":"","family":"Nicholls","given":"Clara I","non-dropping-particle":"","parse-names":false,"suffix":""},{"dropping-particle":"","family":"Altieri","given":"Miguel A","non-dropping-particle":"","parse-names":false,"suffix":""}],"id":"ITEM-2","issued":{"date-parts":[["2012"]]},"title":"Plant biodiversity enhances bees and other insect pollinators in agroecosystems. A review","type":"article-journal"},"uris":["http://www.mendeley.com/documents/?uuid=82e39b50-7573-3ae6-bc87-55c0f1ed13e7"]}],"mendeley":{"formattedCitation":"(Sukkel, n.d.; Nicholls &amp; Altieri, 2012)","plainTextFormattedCitation":"(Sukkel, n.d.; Nicholls &amp; Altieri, 2012)","previouslyFormattedCitation":"(Sukkel, n.d.; Nicholls &amp; Altieri, 2012)"},"properties":{"noteIndex":0},"schema":"https://github.com/citation-style-language/schema/raw/master/csl-citation.json"}</w:instrText>
      </w:r>
      <w:r w:rsidR="002C7B7F" w:rsidRPr="002F7E77">
        <w:rPr>
          <w:rFonts w:ascii="Calibri" w:eastAsia="Times New Roman" w:hAnsi="Calibri" w:cs="Calibri"/>
          <w:color w:val="222222"/>
          <w:sz w:val="22"/>
          <w:lang w:eastAsia="en-GB"/>
        </w:rPr>
        <w:fldChar w:fldCharType="separate"/>
      </w:r>
      <w:r w:rsidR="002C7B7F" w:rsidRPr="002F7E77">
        <w:rPr>
          <w:rFonts w:ascii="Calibri" w:eastAsia="Times New Roman" w:hAnsi="Calibri" w:cs="Calibri"/>
          <w:noProof/>
          <w:color w:val="222222"/>
          <w:sz w:val="22"/>
          <w:lang w:eastAsia="en-GB"/>
        </w:rPr>
        <w:t>(Sukkel, n.d.; Nicholls &amp; Altieri, 2012)</w:t>
      </w:r>
      <w:r w:rsidR="002C7B7F" w:rsidRPr="002F7E77">
        <w:rPr>
          <w:rFonts w:ascii="Calibri" w:eastAsia="Times New Roman" w:hAnsi="Calibri" w:cs="Calibri"/>
          <w:color w:val="222222"/>
          <w:sz w:val="22"/>
          <w:lang w:eastAsia="en-GB"/>
        </w:rPr>
        <w:fldChar w:fldCharType="end"/>
      </w:r>
      <w:r w:rsidR="00FC3051" w:rsidRPr="002F7E77">
        <w:rPr>
          <w:rFonts w:ascii="Calibri" w:eastAsia="Times New Roman" w:hAnsi="Calibri" w:cs="Calibri"/>
          <w:color w:val="222222"/>
          <w:sz w:val="22"/>
          <w:lang w:eastAsia="en-GB"/>
        </w:rPr>
        <w:t>. In the past, strip farming was seen as a very costly and time-consuming way of farming. However, in the present day, strip cropping is compatible with farm machinery and thus can be adapted in large-scale systems</w:t>
      </w:r>
      <w:r w:rsidR="002C7B7F" w:rsidRPr="002F7E77">
        <w:rPr>
          <w:rFonts w:ascii="Calibri" w:eastAsia="Times New Roman" w:hAnsi="Calibri" w:cs="Calibri"/>
          <w:color w:val="222222"/>
          <w:sz w:val="22"/>
          <w:lang w:eastAsia="en-GB"/>
        </w:rPr>
        <w:t xml:space="preserve"> </w:t>
      </w:r>
      <w:r w:rsidR="002C7B7F" w:rsidRPr="002F7E77">
        <w:rPr>
          <w:rFonts w:ascii="Calibri" w:eastAsia="Times New Roman" w:hAnsi="Calibri" w:cs="Calibri"/>
          <w:color w:val="222222"/>
          <w:sz w:val="22"/>
          <w:lang w:eastAsia="en-GB"/>
        </w:rPr>
        <w:fldChar w:fldCharType="begin" w:fldLock="1"/>
      </w:r>
      <w:r w:rsidR="00BD5B3C" w:rsidRPr="002F7E77">
        <w:rPr>
          <w:rFonts w:ascii="Calibri" w:eastAsia="Times New Roman" w:hAnsi="Calibri" w:cs="Calibri"/>
          <w:color w:val="222222"/>
          <w:sz w:val="22"/>
          <w:lang w:eastAsia="en-GB"/>
        </w:rPr>
        <w:instrText>ADDIN CSL_CITATION {"citationItems":[{"id":"ITEM-1","itemData":{"URL":"https://www.wur.nl/en/show/Strip-cultivation-of-six-different-crops-for-more-biodiversity.htm","accessed":{"date-parts":[["2018","10","31"]]},"author":[{"dropping-particle":"","family":"Sukkel","given":"Wijnand","non-dropping-particle":"","parse-names":false,"suffix":""}],"id":"ITEM-1","issued":{"date-parts":[["0"]]},"title":"Strip cultivation of six different crops for more biodiversity - WUR","type":"webpage"},"uris":["http://www.mendeley.com/documents/?uuid=fc397c3f-d4ba-3560-960f-69c9dd1904df"]},{"id":"ITEM-2","itemData":{"DOI":"10.1017/S0889189300001235","abstract":"Multiple cropping systems are prevalent in many parts of the world, and alternating strips of corn and soybeans or dry beans have been used by farmers in the temperate region. Strip cropping has the potential to reduce erosion on hilly lands, to allow a crop rotation in the field if strips are changed from one season to the next, and to increase total system yields. Results from several experiments in Eastern and Midwest U.S. show considerable variation in production among years and locations. Corn grown in narrow strips has yielded from 10 to 40 percent over sole cropping, while soybeans or dry beans in narrow strips suffer yield reductions of 10 to 30 percent due to light, water and nutrient competition. There has been no definitive research to quantify the relative importance of these factors in the competitive interface between corn and legume rows. With wider strips there is less increase in corn yields and less reduction in legume yields compared to sole cropping. Changes in component crop yields also depend on rainfall, and may be influenced by the variety of each component crop and by the width of strips. Rarely does total yield in a strip crop system fall below the average monoculture performance. In years of adequate rainfall, production of strip crops may outyield sole crops by 10 to 20 percent. Potential production of strip cropping systems is reviewed, and projected soil conservation is estimated using the Universal Soil Loss Equation.","author":[{"dropping-particle":"","family":"Francis","given":"Charles","non-dropping-particle":"","parse-names":false,"suffix":""},{"dropping-particle":"","family":"Jones","given":"Alice","non-dropping-particle":"","parse-names":false,"suffix":""},{"dropping-particle":"","family":"Crookston","given":"Kent","non-dropping-particle":"","parse-names":false,"suffix":""},{"dropping-particle":"","family":"Wittier","given":"Kyle","non-dropping-particle":"","parse-names":false,"suffix":""},{"dropping-particle":"","family":"Goodman","given":"Sondra","non-dropping-particle":"","parse-names":false,"suffix":""}],"id":"ITEM-2","issued":{"date-parts":[["2018"]]},"title":"Strip cropping corn and grain legumes: A review","type":"article-journal"},"uris":["http://www.mendeley.com/documents/?uuid=ec3b2266-3862-3b37-abf1-c82cd8ed918f"]}],"mendeley":{"formattedCitation":"(Sukkel, n.d.; Francis &lt;i&gt;et al.&lt;/i&gt;, 2018)","plainTextFormattedCitation":"(Sukkel, n.d.; Francis et al., 2018)","previouslyFormattedCitation":"(Sukkel, n.d.; Francis &lt;i&gt;et al.&lt;/i&gt;, 2018)"},"properties":{"noteIndex":0},"schema":"https://github.com/citation-style-language/schema/raw/master/csl-citation.json"}</w:instrText>
      </w:r>
      <w:r w:rsidR="002C7B7F" w:rsidRPr="002F7E77">
        <w:rPr>
          <w:rFonts w:ascii="Calibri" w:eastAsia="Times New Roman" w:hAnsi="Calibri" w:cs="Calibri"/>
          <w:color w:val="222222"/>
          <w:sz w:val="22"/>
          <w:lang w:eastAsia="en-GB"/>
        </w:rPr>
        <w:fldChar w:fldCharType="separate"/>
      </w:r>
      <w:r w:rsidR="002C7B7F" w:rsidRPr="002F7E77">
        <w:rPr>
          <w:rFonts w:ascii="Calibri" w:eastAsia="Times New Roman" w:hAnsi="Calibri" w:cs="Calibri"/>
          <w:noProof/>
          <w:color w:val="222222"/>
          <w:sz w:val="22"/>
          <w:lang w:eastAsia="en-GB"/>
        </w:rPr>
        <w:t xml:space="preserve">(Sukkel, n.d.; Francis </w:t>
      </w:r>
      <w:r w:rsidR="002C7B7F" w:rsidRPr="002F7E77">
        <w:rPr>
          <w:rFonts w:ascii="Calibri" w:eastAsia="Times New Roman" w:hAnsi="Calibri" w:cs="Calibri"/>
          <w:i/>
          <w:noProof/>
          <w:color w:val="222222"/>
          <w:sz w:val="22"/>
          <w:lang w:eastAsia="en-GB"/>
        </w:rPr>
        <w:t>et al.</w:t>
      </w:r>
      <w:r w:rsidR="002C7B7F" w:rsidRPr="002F7E77">
        <w:rPr>
          <w:rFonts w:ascii="Calibri" w:eastAsia="Times New Roman" w:hAnsi="Calibri" w:cs="Calibri"/>
          <w:noProof/>
          <w:color w:val="222222"/>
          <w:sz w:val="22"/>
          <w:lang w:eastAsia="en-GB"/>
        </w:rPr>
        <w:t>, 2018)</w:t>
      </w:r>
      <w:r w:rsidR="002C7B7F" w:rsidRPr="002F7E77">
        <w:rPr>
          <w:rFonts w:ascii="Calibri" w:eastAsia="Times New Roman" w:hAnsi="Calibri" w:cs="Calibri"/>
          <w:color w:val="222222"/>
          <w:sz w:val="22"/>
          <w:lang w:eastAsia="en-GB"/>
        </w:rPr>
        <w:fldChar w:fldCharType="end"/>
      </w:r>
      <w:r w:rsidR="00FC3051" w:rsidRPr="002F7E77">
        <w:rPr>
          <w:rFonts w:ascii="Calibri" w:eastAsia="Times New Roman" w:hAnsi="Calibri" w:cs="Calibri"/>
          <w:color w:val="222222"/>
          <w:sz w:val="22"/>
          <w:lang w:eastAsia="en-GB"/>
        </w:rPr>
        <w:t>.</w:t>
      </w:r>
    </w:p>
    <w:p w14:paraId="1F79AE2E" w14:textId="77777777" w:rsidR="00263092" w:rsidRPr="002F7E77" w:rsidRDefault="00263092" w:rsidP="009145AC">
      <w:pPr>
        <w:shd w:val="clear" w:color="auto" w:fill="FFFFFF"/>
        <w:spacing w:after="0" w:line="276" w:lineRule="auto"/>
        <w:jc w:val="both"/>
        <w:rPr>
          <w:rFonts w:ascii="Calibri" w:eastAsia="Times New Roman" w:hAnsi="Calibri" w:cs="Calibri"/>
          <w:color w:val="222222"/>
          <w:sz w:val="22"/>
          <w:lang w:eastAsia="en-GB"/>
        </w:rPr>
      </w:pPr>
    </w:p>
    <w:p w14:paraId="67F905EE" w14:textId="7C0B8DAC" w:rsidR="00801A14" w:rsidRPr="009145AC" w:rsidRDefault="009B2F3C" w:rsidP="009145AC">
      <w:pPr>
        <w:pStyle w:val="Heading2"/>
        <w:jc w:val="both"/>
        <w:rPr>
          <w:i/>
          <w:iCs/>
        </w:rPr>
      </w:pPr>
      <w:bookmarkStart w:id="40" w:name="_Toc528841511"/>
      <w:bookmarkStart w:id="41" w:name="_Toc528841650"/>
      <w:r w:rsidRPr="002F7E77">
        <w:rPr>
          <w:rStyle w:val="SubtleEmphasis"/>
        </w:rPr>
        <w:t>Additional interventions:</w:t>
      </w:r>
      <w:bookmarkEnd w:id="40"/>
      <w:bookmarkEnd w:id="41"/>
    </w:p>
    <w:p w14:paraId="37D03877" w14:textId="4C9345EE" w:rsidR="00263092" w:rsidRPr="00801A14" w:rsidRDefault="00774187" w:rsidP="009145AC">
      <w:pPr>
        <w:spacing w:after="0" w:line="276" w:lineRule="auto"/>
        <w:jc w:val="both"/>
        <w:rPr>
          <w:sz w:val="22"/>
        </w:rPr>
      </w:pPr>
      <w:r w:rsidRPr="00801A14">
        <w:rPr>
          <w:sz w:val="22"/>
        </w:rPr>
        <w:t>We will</w:t>
      </w:r>
      <w:r w:rsidR="009B2F3C" w:rsidRPr="00801A14">
        <w:rPr>
          <w:sz w:val="22"/>
        </w:rPr>
        <w:t xml:space="preserve"> also</w:t>
      </w:r>
      <w:r w:rsidRPr="00801A14">
        <w:rPr>
          <w:sz w:val="22"/>
        </w:rPr>
        <w:t xml:space="preserve"> implement additional intervention</w:t>
      </w:r>
      <w:r w:rsidR="00C57909" w:rsidRPr="00801A14">
        <w:rPr>
          <w:sz w:val="22"/>
        </w:rPr>
        <w:t>s</w:t>
      </w:r>
      <w:r w:rsidRPr="00801A14">
        <w:rPr>
          <w:sz w:val="22"/>
        </w:rPr>
        <w:t xml:space="preserve"> that are or not economically burdening, or that will show a profit in the long term. </w:t>
      </w:r>
      <w:r w:rsidR="00A90AC6" w:rsidRPr="00801A14">
        <w:rPr>
          <w:sz w:val="22"/>
        </w:rPr>
        <w:t>This include</w:t>
      </w:r>
      <w:r w:rsidR="00C57909" w:rsidRPr="00801A14">
        <w:rPr>
          <w:sz w:val="22"/>
        </w:rPr>
        <w:t>s</w:t>
      </w:r>
      <w:r w:rsidR="00A90AC6" w:rsidRPr="00801A14">
        <w:rPr>
          <w:sz w:val="22"/>
        </w:rPr>
        <w:t xml:space="preserve"> the use of solid manure over mineral fertilizers, as this has been seen to have many positive returns, from plant and biodiversity to earthworm abundance</w:t>
      </w:r>
      <w:r w:rsidR="00BD5B3C" w:rsidRPr="00801A14">
        <w:rPr>
          <w:sz w:val="22"/>
        </w:rPr>
        <w:t xml:space="preserve"> </w:t>
      </w:r>
      <w:r w:rsidR="00BD5B3C" w:rsidRPr="00801A14">
        <w:rPr>
          <w:sz w:val="22"/>
        </w:rPr>
        <w:fldChar w:fldCharType="begin" w:fldLock="1"/>
      </w:r>
      <w:r w:rsidR="000E1F52">
        <w:rPr>
          <w:sz w:val="22"/>
        </w:rPr>
        <w:instrText>ADDIN CSL_CITATION {"citationItems":[{"id":"ITEM-1","itemData":{"URL":"https://ec.europa.eu/agriculture/direct-support/greening_en","accessed":{"date-parts":[["2018","11","1"]]},"author":[{"dropping-particle":"","family":"European Commission","given":"","non-dropping-particle":"","parse-names":false,"suffix":""}],"id":"ITEM-1","issued":{"date-parts":[["0"]]},"title":"Greening | Agriculture and rural development","type":"webpage"},"uris":["http://www.mendeley.com/documents/?uuid=713ad31a-8dda-3e3e-ac6d-cc4d51c8265e"]},{"id":"ITEM-2","itemData":{"author":[{"dropping-particle":"","family":"Hance","given":"T.","non-dropping-particle":"","parse-names":false,"suffix":""},{"dropping-particle":"","family":"Gregoirewibo","given":"C.","non-dropping-particle":"","parse-names":false,"suffix":""}],"container-title":"Acta Phytopathologica Et Entomologica Hungarica","id":"ITEM-2","issued":{"date-parts":[["1987"]]},"title":"Effect of agricultural practices on carabid populations","type":"article-journal","volume":"22"},"uris":["http://www.mendeley.com/documents/?uuid=ac3ec5b6-03ac-3e3d-9f65-9de0f8c1e70c"]}],"mendeley":{"formattedCitation":"(European Commission, n.d.; Hance &amp; Gregoirewibo, 1987)","plainTextFormattedCitation":"(European Commission, n.d.; Hance &amp; Gregoirewibo, 1987)","previouslyFormattedCitation":"(European Commission, n.d.; T. &amp; C., 1987)"},"properties":{"noteIndex":0},"schema":"https://github.com/citation-style-language/schema/raw/master/csl-citation.json"}</w:instrText>
      </w:r>
      <w:r w:rsidR="00BD5B3C" w:rsidRPr="00801A14">
        <w:rPr>
          <w:sz w:val="22"/>
        </w:rPr>
        <w:fldChar w:fldCharType="separate"/>
      </w:r>
      <w:r w:rsidR="000E1F52" w:rsidRPr="000E1F52">
        <w:rPr>
          <w:noProof/>
          <w:sz w:val="22"/>
        </w:rPr>
        <w:t>(European Commission, n.d.; Hance &amp; Gregoirewibo, 1987)</w:t>
      </w:r>
      <w:r w:rsidR="00BD5B3C" w:rsidRPr="00801A14">
        <w:rPr>
          <w:sz w:val="22"/>
        </w:rPr>
        <w:fldChar w:fldCharType="end"/>
      </w:r>
      <w:r w:rsidR="00A90AC6" w:rsidRPr="00801A14">
        <w:rPr>
          <w:sz w:val="22"/>
        </w:rPr>
        <w:t>. This will help increasing the quality of the soil</w:t>
      </w:r>
      <w:r w:rsidR="00655E0A" w:rsidRPr="00801A14">
        <w:rPr>
          <w:sz w:val="22"/>
        </w:rPr>
        <w:t xml:space="preserve"> also </w:t>
      </w:r>
      <w:r w:rsidR="00C57909" w:rsidRPr="00801A14">
        <w:rPr>
          <w:sz w:val="22"/>
        </w:rPr>
        <w:t>resulting in an</w:t>
      </w:r>
      <w:r w:rsidR="00655E0A" w:rsidRPr="00801A14">
        <w:rPr>
          <w:sz w:val="22"/>
        </w:rPr>
        <w:t xml:space="preserve"> increased percentage of organic matter in the soil, compared to artificial fertilizers</w:t>
      </w:r>
      <w:r w:rsidR="00A90AC6" w:rsidRPr="00801A14">
        <w:rPr>
          <w:sz w:val="22"/>
        </w:rPr>
        <w:t xml:space="preserve">. </w:t>
      </w:r>
    </w:p>
    <w:p w14:paraId="4A12F204" w14:textId="77777777" w:rsidR="000C7B84" w:rsidRPr="00801A14" w:rsidRDefault="00BB7998" w:rsidP="009145AC">
      <w:pPr>
        <w:spacing w:after="0" w:line="276" w:lineRule="auto"/>
        <w:jc w:val="both"/>
        <w:rPr>
          <w:sz w:val="22"/>
        </w:rPr>
      </w:pPr>
      <w:r w:rsidRPr="00801A14">
        <w:rPr>
          <w:sz w:val="22"/>
        </w:rPr>
        <w:br/>
      </w:r>
      <w:r w:rsidR="00655E0A" w:rsidRPr="00801A14">
        <w:rPr>
          <w:sz w:val="22"/>
        </w:rPr>
        <w:t xml:space="preserve">Another approach is the use of </w:t>
      </w:r>
      <w:r w:rsidR="009B2F3C" w:rsidRPr="00801A14">
        <w:rPr>
          <w:sz w:val="22"/>
        </w:rPr>
        <w:t xml:space="preserve">specific </w:t>
      </w:r>
      <w:r w:rsidR="00655E0A" w:rsidRPr="00801A14">
        <w:rPr>
          <w:sz w:val="22"/>
        </w:rPr>
        <w:t>mowing techniques to reduce animal mortality. Certain techniques are to avoid, since they cause heavy damage (e.g. flail and suction flail mowing), while the choice of other techniques can be dependent on the specific animal community that want to be preserved in that field</w:t>
      </w:r>
      <w:r w:rsidR="00C57909" w:rsidRPr="00801A14">
        <w:rPr>
          <w:sz w:val="22"/>
        </w:rPr>
        <w:t xml:space="preserve"> </w:t>
      </w:r>
      <w:r w:rsidR="00DA0D79" w:rsidRPr="00801A14">
        <w:rPr>
          <w:sz w:val="22"/>
        </w:rPr>
        <w:fldChar w:fldCharType="begin" w:fldLock="1"/>
      </w:r>
      <w:r w:rsidR="00DA0D79" w:rsidRPr="00801A14">
        <w:rPr>
          <w:sz w:val="22"/>
        </w:rPr>
        <w:instrText>ADDIN CSL_CITATION {"citationItems":[{"id":"ITEM-1","itemData":{"author":[{"dropping-particle":"","family":"J.Y.","given":"Humbert","non-dropping-particle":"","parse-names":false,"suffix":""},{"dropping-particle":"","family":"J.","given":"Ghazoul","non-dropping-particle":"","parse-names":false,"suffix":""},{"dropping-particle":"","family":"T.","given":"Walter","non-dropping-particle":"","parse-names":false,"suffix":""}],"container-title":"Agriculture Ecosystems &amp; Environment","id":"ITEM-1","issued":{"date-parts":[["2009"]]},"title":"Meadow harvesting techniques and their impacts on field fauna","type":"article-journal","volume":"130"},"uris":["http://www.mendeley.com/documents/?uuid=00b6cfdf-2201-3493-b1f5-52bf4617bc65"]}],"mendeley":{"formattedCitation":"(J.Y. &lt;i&gt;et al.&lt;/i&gt;, 2009)","plainTextFormattedCitation":"(J.Y. et al., 2009)","previouslyFormattedCitation":"(J.Y. &lt;i&gt;et al.&lt;/i&gt;, 2009)"},"properties":{"noteIndex":0},"schema":"https://github.com/citation-style-language/schema/raw/master/csl-citation.json"}</w:instrText>
      </w:r>
      <w:r w:rsidR="00DA0D79" w:rsidRPr="00801A14">
        <w:rPr>
          <w:sz w:val="22"/>
        </w:rPr>
        <w:fldChar w:fldCharType="separate"/>
      </w:r>
      <w:r w:rsidR="00DA0D79" w:rsidRPr="00801A14">
        <w:rPr>
          <w:noProof/>
          <w:sz w:val="22"/>
        </w:rPr>
        <w:t xml:space="preserve">(J.Y. </w:t>
      </w:r>
      <w:r w:rsidR="00DA0D79" w:rsidRPr="00801A14">
        <w:rPr>
          <w:i/>
          <w:noProof/>
          <w:sz w:val="22"/>
        </w:rPr>
        <w:t>et al.</w:t>
      </w:r>
      <w:r w:rsidR="00DA0D79" w:rsidRPr="00801A14">
        <w:rPr>
          <w:noProof/>
          <w:sz w:val="22"/>
        </w:rPr>
        <w:t>, 2009)</w:t>
      </w:r>
      <w:r w:rsidR="00DA0D79" w:rsidRPr="00801A14">
        <w:rPr>
          <w:sz w:val="22"/>
        </w:rPr>
        <w:fldChar w:fldCharType="end"/>
      </w:r>
      <w:r w:rsidR="00655E0A" w:rsidRPr="00801A14">
        <w:rPr>
          <w:sz w:val="22"/>
        </w:rPr>
        <w:t>. Mowers that uses mechanical processors are also not to be applied in areas intensively used by pollinators such as bees, as they cause much more damage to bee populations than mowers without processors (14,000 vs 2,000 honey bees/ha dead or unable to fly)</w:t>
      </w:r>
      <w:r w:rsidR="00C57909" w:rsidRPr="00801A14">
        <w:rPr>
          <w:sz w:val="22"/>
        </w:rPr>
        <w:t xml:space="preserve"> </w:t>
      </w:r>
      <w:r w:rsidR="00DA0D79" w:rsidRPr="00801A14">
        <w:rPr>
          <w:sz w:val="22"/>
        </w:rPr>
        <w:fldChar w:fldCharType="begin" w:fldLock="1"/>
      </w:r>
      <w:r w:rsidR="00DA0D79" w:rsidRPr="00801A14">
        <w:rPr>
          <w:sz w:val="22"/>
        </w:rPr>
        <w:instrText>ADDIN CSL_CITATION {"citationItems":[{"id":"ITEM-1","itemData":{"author":[{"dropping-particle":"","family":"Fluri","given":"P.","non-dropping-particle":"","parse-names":false,"suffix":""},{"dropping-particle":"","family":"Frick","given":"R","non-dropping-particle":"","parse-names":false,"suffix":""}],"container-title":"Bee world","id":"ITEM-1","issued":{"date-parts":[["2002"]]},"title":"Honey bee losses during mowing of flowering fields","type":"article-journal","volume":"83"},"uris":["http://www.mendeley.com/documents/?uuid=ad6ee331-b072-39a7-8fc7-4323cb692124"]}],"mendeley":{"formattedCitation":"(Fluri &amp; Frick, 2002)","plainTextFormattedCitation":"(Fluri &amp; Frick, 2002)","previouslyFormattedCitation":"(Fluri &amp; Frick, 2002)"},"properties":{"noteIndex":0},"schema":"https://github.com/citation-style-language/schema/raw/master/csl-citation.json"}</w:instrText>
      </w:r>
      <w:r w:rsidR="00DA0D79" w:rsidRPr="00801A14">
        <w:rPr>
          <w:sz w:val="22"/>
        </w:rPr>
        <w:fldChar w:fldCharType="separate"/>
      </w:r>
      <w:r w:rsidR="00DA0D79" w:rsidRPr="00801A14">
        <w:rPr>
          <w:noProof/>
          <w:sz w:val="22"/>
        </w:rPr>
        <w:t>(Fluri &amp; Frick, 2002)</w:t>
      </w:r>
      <w:r w:rsidR="00DA0D79" w:rsidRPr="00801A14">
        <w:rPr>
          <w:sz w:val="22"/>
        </w:rPr>
        <w:fldChar w:fldCharType="end"/>
      </w:r>
      <w:r w:rsidR="00DA0D79" w:rsidRPr="00801A14">
        <w:rPr>
          <w:sz w:val="22"/>
        </w:rPr>
        <w:t>.</w:t>
      </w:r>
    </w:p>
    <w:p w14:paraId="53DB538D" w14:textId="77777777" w:rsidR="000C7B84" w:rsidRPr="00801A14" w:rsidRDefault="00BB7998" w:rsidP="009145AC">
      <w:pPr>
        <w:spacing w:after="0" w:line="276" w:lineRule="auto"/>
        <w:jc w:val="both"/>
        <w:rPr>
          <w:sz w:val="22"/>
        </w:rPr>
      </w:pPr>
      <w:r w:rsidRPr="00801A14">
        <w:rPr>
          <w:sz w:val="22"/>
        </w:rPr>
        <w:t xml:space="preserve">Raising cutting heights has been seen in one study to have a positive effect on productivity of Skylarks, allowing them to nest sooner after cutting. </w:t>
      </w:r>
      <w:r w:rsidR="000C7B84" w:rsidRPr="00801A14">
        <w:rPr>
          <w:sz w:val="22"/>
        </w:rPr>
        <w:t xml:space="preserve">A </w:t>
      </w:r>
      <w:r w:rsidRPr="00801A14">
        <w:rPr>
          <w:sz w:val="22"/>
        </w:rPr>
        <w:t>reduce in number of cuttings each year will allow more chick</w:t>
      </w:r>
      <w:r w:rsidR="000C7B84" w:rsidRPr="00801A14">
        <w:rPr>
          <w:sz w:val="22"/>
        </w:rPr>
        <w:t>s</w:t>
      </w:r>
      <w:r w:rsidRPr="00801A14">
        <w:rPr>
          <w:sz w:val="22"/>
        </w:rPr>
        <w:t xml:space="preserve"> to reach the development stage necessary to escape the area during the mowing.</w:t>
      </w:r>
      <w:r w:rsidR="000C7B84" w:rsidRPr="00801A14">
        <w:rPr>
          <w:sz w:val="22"/>
        </w:rPr>
        <w:t xml:space="preserve"> Furthermore, overwintering field of grains will also be present in specific location to allow specific bird species to have a source of food in the winter </w:t>
      </w:r>
      <w:r w:rsidR="00DA0D79" w:rsidRPr="00801A14">
        <w:rPr>
          <w:sz w:val="22"/>
        </w:rPr>
        <w:fldChar w:fldCharType="begin" w:fldLock="1"/>
      </w:r>
      <w:r w:rsidR="00DA0D79" w:rsidRPr="00801A14">
        <w:rPr>
          <w:sz w:val="22"/>
        </w:rPr>
        <w:instrText>ADDIN CSL_CITATION {"citationItems":[{"id":"ITEM-1","itemData":{"URL":"https://www.wur.nl/en/Publication-details.htm?publicationId=publication-way-343932323932","accessed":{"date-parts":[["2018","11","1"]]},"author":[{"dropping-particle":"","family":"Sanders","given":"M.E.","non-dropping-particle":"","parse-names":false,"suffix":""},{"dropping-particle":"","family":"Westerink","given":"J.","non-dropping-particle":"","parse-names":false,"suffix":""},{"dropping-particle":"","family":"Migchels","given":"G.","non-dropping-particle":"","parse-names":false,"suffix":""},{"dropping-particle":"","family":"Korevaar","given":"H.","non-dropping-particle":"","parse-names":false,"suffix":""},{"dropping-particle":"","family":"Geerts","given":"R.H.E.M.","non-dropping-particle":"","parse-names":false,"suffix":""},{"dropping-particle":"","family":"Bloem","given":"J.","non-dropping-particle":"","parse-names":false,"suffix":""},{"dropping-particle":"","family":"Alebeek","given":"F.A.N.","non-dropping-particle":"van","parse-names":false,"suffix":""},{"dropping-particle":"","family":"Schotman","given":"A.G.M.","non-dropping-particle":"","parse-names":false,"suffix":""},{"dropping-particle":"","family":"Melman","given":"T.C.P.","non-dropping-particle":"","parse-names":false,"suffix":""},{"dropping-particle":"","family":"Plomp","given":"M.","non-dropping-particle":"","parse-names":false,"suffix":""},{"dropping-particle":"","family":"Muskens","given":"G.J.D.M.","non-dropping-particle":"","parse-names":false,"suffix":""},{"dropping-particle":"","family":"Och","given":"R.A.F.","non-dropping-particle":"van","parse-names":false,"suffix":""}],"id":"ITEM-1","issued":{"date-parts":[["2015"]]},"title":"Op weg naar een natuurinclusieve duurzame landbouw - WUR","type":"webpage"},"uris":["http://www.mendeley.com/documents/?uuid=40b07f62-24ac-33e0-80e3-e4e3ad18caaa"]}],"mendeley":{"formattedCitation":"(Sanders &lt;i&gt;et al.&lt;/i&gt;, 2015)","plainTextFormattedCitation":"(Sanders et al., 2015)","previouslyFormattedCitation":"(Sanders &lt;i&gt;et al.&lt;/i&gt;, 2015)"},"properties":{"noteIndex":0},"schema":"https://github.com/citation-style-language/schema/raw/master/csl-citation.json"}</w:instrText>
      </w:r>
      <w:r w:rsidR="00DA0D79" w:rsidRPr="00801A14">
        <w:rPr>
          <w:sz w:val="22"/>
        </w:rPr>
        <w:fldChar w:fldCharType="separate"/>
      </w:r>
      <w:r w:rsidR="00DA0D79" w:rsidRPr="00801A14">
        <w:rPr>
          <w:noProof/>
          <w:sz w:val="22"/>
        </w:rPr>
        <w:t xml:space="preserve">(Sanders </w:t>
      </w:r>
      <w:r w:rsidR="00DA0D79" w:rsidRPr="00801A14">
        <w:rPr>
          <w:i/>
          <w:noProof/>
          <w:sz w:val="22"/>
        </w:rPr>
        <w:t>et al.</w:t>
      </w:r>
      <w:r w:rsidR="00DA0D79" w:rsidRPr="00801A14">
        <w:rPr>
          <w:noProof/>
          <w:sz w:val="22"/>
        </w:rPr>
        <w:t>, 2015)</w:t>
      </w:r>
      <w:r w:rsidR="00DA0D79" w:rsidRPr="00801A14">
        <w:rPr>
          <w:sz w:val="22"/>
        </w:rPr>
        <w:fldChar w:fldCharType="end"/>
      </w:r>
      <w:r w:rsidR="000C7B84" w:rsidRPr="00801A14">
        <w:rPr>
          <w:sz w:val="22"/>
        </w:rPr>
        <w:t>.</w:t>
      </w:r>
    </w:p>
    <w:p w14:paraId="202128BC" w14:textId="77777777" w:rsidR="00263092" w:rsidRPr="00801A14" w:rsidRDefault="00263092" w:rsidP="009145AC">
      <w:pPr>
        <w:spacing w:after="0" w:line="276" w:lineRule="auto"/>
        <w:jc w:val="both"/>
        <w:rPr>
          <w:sz w:val="22"/>
        </w:rPr>
      </w:pPr>
    </w:p>
    <w:p w14:paraId="332465FA" w14:textId="0663E403" w:rsidR="002A69AC" w:rsidRPr="00801A14" w:rsidRDefault="00BB7998" w:rsidP="009145AC">
      <w:pPr>
        <w:spacing w:after="0" w:line="276" w:lineRule="auto"/>
        <w:jc w:val="both"/>
        <w:rPr>
          <w:rFonts w:ascii="Calibri" w:hAnsi="Calibri" w:cs="Calibri"/>
          <w:color w:val="000000"/>
          <w:sz w:val="22"/>
        </w:rPr>
      </w:pPr>
      <w:r w:rsidRPr="00801A14">
        <w:rPr>
          <w:sz w:val="22"/>
        </w:rPr>
        <w:t xml:space="preserve">Providing nest boxes for solitary bees and bumblebees is a practically inexpensive method that will likely help the population of these </w:t>
      </w:r>
      <w:r w:rsidR="004142F5">
        <w:rPr>
          <w:sz w:val="22"/>
        </w:rPr>
        <w:t>invertebrate</w:t>
      </w:r>
      <w:r w:rsidRPr="00801A14">
        <w:rPr>
          <w:sz w:val="22"/>
        </w:rPr>
        <w:t xml:space="preserve">s, </w:t>
      </w:r>
      <w:r w:rsidR="009B2F3C" w:rsidRPr="00801A14">
        <w:rPr>
          <w:sz w:val="22"/>
        </w:rPr>
        <w:t>that will synergize with</w:t>
      </w:r>
      <w:r w:rsidRPr="00801A14">
        <w:rPr>
          <w:sz w:val="22"/>
        </w:rPr>
        <w:t xml:space="preserve"> the measures already taken to limit</w:t>
      </w:r>
      <w:r w:rsidR="009B2F3C" w:rsidRPr="00801A14">
        <w:rPr>
          <w:sz w:val="22"/>
        </w:rPr>
        <w:t xml:space="preserve"> their</w:t>
      </w:r>
      <w:r w:rsidRPr="00801A14">
        <w:rPr>
          <w:sz w:val="22"/>
        </w:rPr>
        <w:t xml:space="preserve"> mortality</w:t>
      </w:r>
      <w:r w:rsidR="00DA0D79" w:rsidRPr="00801A14">
        <w:rPr>
          <w:sz w:val="22"/>
        </w:rPr>
        <w:t xml:space="preserve"> </w:t>
      </w:r>
      <w:r w:rsidR="00DA0D79" w:rsidRPr="00801A14">
        <w:rPr>
          <w:sz w:val="22"/>
        </w:rPr>
        <w:fldChar w:fldCharType="begin" w:fldLock="1"/>
      </w:r>
      <w:r w:rsidR="00DA0D79" w:rsidRPr="00801A14">
        <w:rPr>
          <w:sz w:val="22"/>
        </w:rPr>
        <w:instrText>ADDIN CSL_CITATION {"citationItems":[{"id":"ITEM-1","itemData":{"author":[{"dropping-particle":"","family":"Fluri","given":"P.","non-dropping-particle":"","parse-names":false,"suffix":""},{"dropping-particle":"","family":"Frick","given":"R","non-dropping-particle":"","parse-names":false,"suffix":""}],"container-title":"Bee world","id":"ITEM-1","issued":{"date-parts":[["2002"]]},"title":"Honey bee losses during mowing of flowering fields","type":"article-journal","volume":"83"},"uris":["http://www.mendeley.com/documents/?uuid=ad6ee331-b072-39a7-8fc7-4323cb692124"]}],"mendeley":{"formattedCitation":"(Fluri &amp; Frick, 2002)","plainTextFormattedCitation":"(Fluri &amp; Frick, 2002)","previouslyFormattedCitation":"(Fluri &amp; Frick, 2002)"},"properties":{"noteIndex":0},"schema":"https://github.com/citation-style-language/schema/raw/master/csl-citation.json"}</w:instrText>
      </w:r>
      <w:r w:rsidR="00DA0D79" w:rsidRPr="00801A14">
        <w:rPr>
          <w:sz w:val="22"/>
        </w:rPr>
        <w:fldChar w:fldCharType="separate"/>
      </w:r>
      <w:r w:rsidR="00DA0D79" w:rsidRPr="00801A14">
        <w:rPr>
          <w:noProof/>
          <w:sz w:val="22"/>
        </w:rPr>
        <w:t>(Fluri &amp; Frick, 2002)</w:t>
      </w:r>
      <w:r w:rsidR="00DA0D79" w:rsidRPr="00801A14">
        <w:rPr>
          <w:sz w:val="22"/>
        </w:rPr>
        <w:fldChar w:fldCharType="end"/>
      </w:r>
      <w:r w:rsidRPr="00801A14">
        <w:rPr>
          <w:sz w:val="22"/>
        </w:rPr>
        <w:t>.</w:t>
      </w:r>
      <w:r w:rsidR="004017C4" w:rsidRPr="00801A14">
        <w:rPr>
          <w:sz w:val="22"/>
        </w:rPr>
        <w:t xml:space="preserve"> </w:t>
      </w:r>
      <w:r w:rsidR="004017C4" w:rsidRPr="00801A14">
        <w:rPr>
          <w:rFonts w:ascii="Calibri" w:hAnsi="Calibri" w:cs="Calibri"/>
          <w:color w:val="000000"/>
          <w:sz w:val="22"/>
        </w:rPr>
        <w:t xml:space="preserve">The bee population size is closely monitored, if the boxes attract enough wild bees for the pollination of the productions trees, then no additional bee population will be introduced. Otherwise, domestic bees will be brought in to make up for that. However, our aim is to keep domestic bee numbers as low as possible, to prevent competition with local wild bees and bumblebees. Domestic bees, if present, could also provide a potential </w:t>
      </w:r>
      <w:r w:rsidR="00DA0D79" w:rsidRPr="00801A14">
        <w:rPr>
          <w:rFonts w:ascii="Calibri" w:hAnsi="Calibri" w:cs="Calibri"/>
          <w:color w:val="000000"/>
          <w:sz w:val="22"/>
        </w:rPr>
        <w:t xml:space="preserve">source of </w:t>
      </w:r>
      <w:r w:rsidR="004017C4" w:rsidRPr="00801A14">
        <w:rPr>
          <w:rFonts w:ascii="Calibri" w:hAnsi="Calibri" w:cs="Calibri"/>
          <w:color w:val="000000"/>
          <w:sz w:val="22"/>
        </w:rPr>
        <w:t>income by selling by-products like honey and beeswax.</w:t>
      </w:r>
    </w:p>
    <w:p w14:paraId="1668EBB5" w14:textId="77777777" w:rsidR="00263092" w:rsidRPr="00801A14" w:rsidRDefault="00263092" w:rsidP="009145AC">
      <w:pPr>
        <w:spacing w:after="0" w:line="276" w:lineRule="auto"/>
        <w:jc w:val="both"/>
        <w:rPr>
          <w:rFonts w:ascii="Calibri" w:hAnsi="Calibri" w:cs="Calibri"/>
          <w:color w:val="000000"/>
          <w:sz w:val="22"/>
        </w:rPr>
      </w:pPr>
    </w:p>
    <w:p w14:paraId="522747F5" w14:textId="77777777" w:rsidR="002A69AC" w:rsidRPr="00801A14" w:rsidRDefault="002A69AC" w:rsidP="009145AC">
      <w:pPr>
        <w:spacing w:after="0" w:line="276" w:lineRule="auto"/>
        <w:jc w:val="both"/>
        <w:rPr>
          <w:sz w:val="22"/>
        </w:rPr>
      </w:pPr>
      <w:r w:rsidRPr="00801A14">
        <w:rPr>
          <w:sz w:val="22"/>
        </w:rPr>
        <w:t>We will also start out with the execution of no-till farming; a way of growing crops without disturbing in depth the soil through tillage</w:t>
      </w:r>
      <w:r w:rsidR="00DA0D79" w:rsidRPr="00801A14">
        <w:rPr>
          <w:sz w:val="22"/>
        </w:rPr>
        <w:t xml:space="preserve"> </w:t>
      </w:r>
      <w:r w:rsidR="00DA0D79" w:rsidRPr="00801A14">
        <w:rPr>
          <w:sz w:val="22"/>
        </w:rPr>
        <w:fldChar w:fldCharType="begin" w:fldLock="1"/>
      </w:r>
      <w:r w:rsidR="00DA0D79" w:rsidRPr="00801A14">
        <w:rPr>
          <w:sz w:val="22"/>
        </w:rPr>
        <w:instrText>ADDIN CSL_CITATION {"citationItems":[{"id":"ITEM-1","itemData":{"author":[{"dropping-particle":"","family":"Thrupp","given":"Lori Ann","non-dropping-particle":"","parse-names":false,"suffix":""}],"container-title":"International Affairs","id":"ITEM-1","issued":{"date-parts":[["2000"]]},"page":"265-281","title":"Linking agricultural biodiversity and food security: the valuable role of agrobiodiversity for sustainable agriculture","type":"article-journal"},"uris":["http://www.mendeley.com/documents/?uuid=c14bffa9-f27e-35fd-a140-330ef2702394"]}],"mendeley":{"formattedCitation":"(Thrupp, 2000)","plainTextFormattedCitation":"(Thrupp, 2000)","previouslyFormattedCitation":"(Thrupp, 2000)"},"properties":{"noteIndex":0},"schema":"https://github.com/citation-style-language/schema/raw/master/csl-citation.json"}</w:instrText>
      </w:r>
      <w:r w:rsidR="00DA0D79" w:rsidRPr="00801A14">
        <w:rPr>
          <w:sz w:val="22"/>
        </w:rPr>
        <w:fldChar w:fldCharType="separate"/>
      </w:r>
      <w:r w:rsidR="00DA0D79" w:rsidRPr="00801A14">
        <w:rPr>
          <w:noProof/>
          <w:sz w:val="22"/>
        </w:rPr>
        <w:t>(Thrupp, 2000)</w:t>
      </w:r>
      <w:r w:rsidR="00DA0D79" w:rsidRPr="00801A14">
        <w:rPr>
          <w:sz w:val="22"/>
        </w:rPr>
        <w:fldChar w:fldCharType="end"/>
      </w:r>
      <w:r w:rsidRPr="00801A14">
        <w:rPr>
          <w:sz w:val="22"/>
        </w:rPr>
        <w:t xml:space="preserve">. This reduction of tillage, that will be confined to few </w:t>
      </w:r>
      <w:r w:rsidR="00D669FE" w:rsidRPr="00801A14">
        <w:rPr>
          <w:sz w:val="22"/>
        </w:rPr>
        <w:t>centimetres</w:t>
      </w:r>
      <w:r w:rsidRPr="00801A14">
        <w:rPr>
          <w:sz w:val="22"/>
        </w:rPr>
        <w:t xml:space="preserve">, will </w:t>
      </w:r>
      <w:r w:rsidRPr="00801A14">
        <w:rPr>
          <w:sz w:val="22"/>
        </w:rPr>
        <w:lastRenderedPageBreak/>
        <w:t>bring various positive effects. It promotes both below- and above-ground biodiversity, it increases the amount of water in the soil and promotes nutrient cycling and less nutrient washout</w:t>
      </w:r>
      <w:r w:rsidR="00DA0D79" w:rsidRPr="00801A14">
        <w:rPr>
          <w:sz w:val="22"/>
        </w:rPr>
        <w:t xml:space="preserve"> </w:t>
      </w:r>
      <w:r w:rsidR="00DA0D79" w:rsidRPr="00801A14">
        <w:rPr>
          <w:sz w:val="22"/>
        </w:rPr>
        <w:fldChar w:fldCharType="begin" w:fldLock="1"/>
      </w:r>
      <w:r w:rsidR="00DA0D79" w:rsidRPr="00801A14">
        <w:rPr>
          <w:sz w:val="22"/>
        </w:rPr>
        <w:instrText>ADDIN CSL_CITATION {"citationItems":[{"id":"ITEM-1","itemData":{"author":[{"dropping-particle":"","family":"Klaassen","given":"Raymond","non-dropping-particle":"","parse-names":false,"suffix":""}],"id":"ITEM-1","issued":{"date-parts":[["2018"]]},"title":"Nature conservation in agriculture","type":"report"},"uris":["http://www.mendeley.com/documents/?uuid=e88a2577-8e8b-3526-8848-053d274f2e3c"]}],"mendeley":{"formattedCitation":"(Klaassen, 2018)","plainTextFormattedCitation":"(Klaassen, 2018)","previouslyFormattedCitation":"(Klaassen, 2018)"},"properties":{"noteIndex":0},"schema":"https://github.com/citation-style-language/schema/raw/master/csl-citation.json"}</w:instrText>
      </w:r>
      <w:r w:rsidR="00DA0D79" w:rsidRPr="00801A14">
        <w:rPr>
          <w:sz w:val="22"/>
        </w:rPr>
        <w:fldChar w:fldCharType="separate"/>
      </w:r>
      <w:r w:rsidR="00DA0D79" w:rsidRPr="00801A14">
        <w:rPr>
          <w:noProof/>
          <w:sz w:val="22"/>
        </w:rPr>
        <w:t>(Klaassen, 2018)</w:t>
      </w:r>
      <w:r w:rsidR="00DA0D79" w:rsidRPr="00801A14">
        <w:rPr>
          <w:sz w:val="22"/>
        </w:rPr>
        <w:fldChar w:fldCharType="end"/>
      </w:r>
      <w:r w:rsidRPr="00801A14">
        <w:rPr>
          <w:sz w:val="22"/>
        </w:rPr>
        <w:t>. Furthermore, the most important effect of no-till farming is that it improves soil fertility, making the soil more resilient. As an economic upside, less fuel is needed to execute the zero-tillage farming</w:t>
      </w:r>
      <w:r w:rsidR="00DA0D79" w:rsidRPr="00801A14">
        <w:rPr>
          <w:sz w:val="22"/>
        </w:rPr>
        <w:t xml:space="preserve"> </w:t>
      </w:r>
      <w:r w:rsidR="00DA0D79" w:rsidRPr="00801A14">
        <w:rPr>
          <w:sz w:val="22"/>
        </w:rPr>
        <w:fldChar w:fldCharType="begin" w:fldLock="1"/>
      </w:r>
      <w:r w:rsidR="00DA0D79" w:rsidRPr="00801A14">
        <w:rPr>
          <w:sz w:val="22"/>
        </w:rPr>
        <w:instrText>ADDIN CSL_CITATION {"citationItems":[{"id":"ITEM-1","itemData":{"author":[{"dropping-particle":"","family":"Klaassen","given":"Raymond","non-dropping-particle":"","parse-names":false,"suffix":""}],"id":"ITEM-1","issued":{"date-parts":[["2018"]]},"title":"Nature conservation in agriculture","type":"report"},"uris":["http://www.mendeley.com/documents/?uuid=e88a2577-8e8b-3526-8848-053d274f2e3c"]}],"mendeley":{"formattedCitation":"(Klaassen, 2018)","plainTextFormattedCitation":"(Klaassen, 2018)","previouslyFormattedCitation":"(Klaassen, 2018)"},"properties":{"noteIndex":0},"schema":"https://github.com/citation-style-language/schema/raw/master/csl-citation.json"}</w:instrText>
      </w:r>
      <w:r w:rsidR="00DA0D79" w:rsidRPr="00801A14">
        <w:rPr>
          <w:sz w:val="22"/>
        </w:rPr>
        <w:fldChar w:fldCharType="separate"/>
      </w:r>
      <w:r w:rsidR="00DA0D79" w:rsidRPr="00801A14">
        <w:rPr>
          <w:noProof/>
          <w:sz w:val="22"/>
        </w:rPr>
        <w:t>(Klaassen, 2018)</w:t>
      </w:r>
      <w:r w:rsidR="00DA0D79" w:rsidRPr="00801A14">
        <w:rPr>
          <w:sz w:val="22"/>
        </w:rPr>
        <w:fldChar w:fldCharType="end"/>
      </w:r>
      <w:r w:rsidRPr="00801A14">
        <w:rPr>
          <w:sz w:val="22"/>
        </w:rPr>
        <w:t>.</w:t>
      </w:r>
    </w:p>
    <w:p w14:paraId="48006D9A" w14:textId="77777777" w:rsidR="00263092" w:rsidRPr="002A69AC" w:rsidRDefault="00263092" w:rsidP="009145AC">
      <w:pPr>
        <w:spacing w:after="0" w:line="276" w:lineRule="auto"/>
        <w:jc w:val="both"/>
        <w:rPr>
          <w:rFonts w:ascii="Calibri" w:hAnsi="Calibri" w:cs="Calibri"/>
          <w:color w:val="000000"/>
        </w:rPr>
      </w:pPr>
    </w:p>
    <w:p w14:paraId="6688F101" w14:textId="624703A8" w:rsidR="00801A14" w:rsidRPr="009145AC" w:rsidRDefault="009B2F3C" w:rsidP="009145AC">
      <w:pPr>
        <w:pStyle w:val="Heading2"/>
        <w:jc w:val="both"/>
        <w:rPr>
          <w:i/>
          <w:iCs/>
        </w:rPr>
      </w:pPr>
      <w:bookmarkStart w:id="42" w:name="_Toc528841512"/>
      <w:bookmarkStart w:id="43" w:name="_Toc528841651"/>
      <w:r w:rsidRPr="002F7E77">
        <w:rPr>
          <w:rStyle w:val="SubtleEmphasis"/>
        </w:rPr>
        <w:t>Business model:</w:t>
      </w:r>
      <w:bookmarkEnd w:id="42"/>
      <w:bookmarkEnd w:id="43"/>
    </w:p>
    <w:p w14:paraId="69098380" w14:textId="77777777" w:rsidR="00240F00" w:rsidRDefault="009B2F3C" w:rsidP="009145AC">
      <w:pPr>
        <w:spacing w:after="0" w:line="276" w:lineRule="auto"/>
        <w:jc w:val="both"/>
        <w:rPr>
          <w:sz w:val="22"/>
        </w:rPr>
      </w:pPr>
      <w:r w:rsidRPr="00801A14">
        <w:rPr>
          <w:sz w:val="22"/>
        </w:rPr>
        <w:t>The different farm</w:t>
      </w:r>
      <w:r w:rsidR="00C1264C" w:rsidRPr="00801A14">
        <w:rPr>
          <w:sz w:val="22"/>
        </w:rPr>
        <w:t>ers</w:t>
      </w:r>
      <w:r w:rsidRPr="00801A14">
        <w:rPr>
          <w:sz w:val="22"/>
        </w:rPr>
        <w:t xml:space="preserve"> will be grouped in a c</w:t>
      </w:r>
      <w:r w:rsidR="001E0C36" w:rsidRPr="00801A14">
        <w:rPr>
          <w:sz w:val="22"/>
        </w:rPr>
        <w:t>ooperative. This will allow, thanks to an economical internal organization, a sharing of risks, losses and gains, that will hamper negative effects of less productive years for certain crops, crop diseases and less successful approaches</w:t>
      </w:r>
      <w:r w:rsidR="00DA0D79" w:rsidRPr="00801A14">
        <w:rPr>
          <w:sz w:val="22"/>
        </w:rPr>
        <w:t xml:space="preserve"> </w:t>
      </w:r>
      <w:r w:rsidR="00DA0D79" w:rsidRPr="00801A14">
        <w:rPr>
          <w:sz w:val="22"/>
        </w:rPr>
        <w:fldChar w:fldCharType="begin" w:fldLock="1"/>
      </w:r>
      <w:r w:rsidR="00E50CAF" w:rsidRPr="00801A14">
        <w:rPr>
          <w:sz w:val="22"/>
        </w:rPr>
        <w:instrText>ADDIN CSL_CITATION {"citationItems":[{"id":"ITEM-1","itemData":{"URL":"https://ec.europa.eu/agriculture/direct-support/greening_en","accessed":{"date-parts":[["2018","11","1"]]},"author":[{"dropping-particle":"","family":"European Commission","given":"","non-dropping-particle":"","parse-names":false,"suffix":""}],"id":"ITEM-1","issued":{"date-parts":[["0"]]},"title":"Greening | Agriculture and rural development","type":"webpage"},"uris":["http://www.mendeley.com/documents/?uuid=713ad31a-8dda-3e3e-ac6d-cc4d51c8265e"]}],"mendeley":{"formattedCitation":"(European Commission, n.d.)","plainTextFormattedCitation":"(European Commission, n.d.)","previouslyFormattedCitation":"(European Commission, n.d.)"},"properties":{"noteIndex":0},"schema":"https://github.com/citation-style-language/schema/raw/master/csl-citation.json"}</w:instrText>
      </w:r>
      <w:r w:rsidR="00DA0D79" w:rsidRPr="00801A14">
        <w:rPr>
          <w:sz w:val="22"/>
        </w:rPr>
        <w:fldChar w:fldCharType="separate"/>
      </w:r>
      <w:r w:rsidR="00DA0D79" w:rsidRPr="00801A14">
        <w:rPr>
          <w:noProof/>
          <w:sz w:val="22"/>
        </w:rPr>
        <w:t>(European Commission, n.d.)</w:t>
      </w:r>
      <w:r w:rsidR="00DA0D79" w:rsidRPr="00801A14">
        <w:rPr>
          <w:sz w:val="22"/>
        </w:rPr>
        <w:fldChar w:fldCharType="end"/>
      </w:r>
      <w:r w:rsidR="001E0C36" w:rsidRPr="00801A14">
        <w:rPr>
          <w:sz w:val="22"/>
        </w:rPr>
        <w:t>.</w:t>
      </w:r>
      <w:r w:rsidR="00B17CFD" w:rsidRPr="00801A14">
        <w:rPr>
          <w:sz w:val="22"/>
        </w:rPr>
        <w:t xml:space="preserve"> The internal organization, joined with a central management of the area, will permit a set and</w:t>
      </w:r>
      <w:r w:rsidR="00455448" w:rsidRPr="00801A14">
        <w:rPr>
          <w:sz w:val="22"/>
        </w:rPr>
        <w:t xml:space="preserve"> spatial</w:t>
      </w:r>
      <w:r w:rsidR="00B17CFD" w:rsidRPr="00801A14">
        <w:rPr>
          <w:sz w:val="22"/>
        </w:rPr>
        <w:t xml:space="preserve"> distribution of approaches</w:t>
      </w:r>
      <w:r w:rsidR="00C1264C" w:rsidRPr="00801A14">
        <w:rPr>
          <w:sz w:val="22"/>
        </w:rPr>
        <w:t xml:space="preserve"> that would not</w:t>
      </w:r>
      <w:r w:rsidR="00455448" w:rsidRPr="00801A14">
        <w:rPr>
          <w:sz w:val="22"/>
        </w:rPr>
        <w:t xml:space="preserve"> be possible if land owners operated on their own. Certain field</w:t>
      </w:r>
      <w:r w:rsidR="00C1264C" w:rsidRPr="00801A14">
        <w:rPr>
          <w:sz w:val="22"/>
        </w:rPr>
        <w:t>s</w:t>
      </w:r>
      <w:r w:rsidR="00455448" w:rsidRPr="00801A14">
        <w:rPr>
          <w:sz w:val="22"/>
        </w:rPr>
        <w:t xml:space="preserve"> located in fo</w:t>
      </w:r>
      <w:r w:rsidR="00C1264C" w:rsidRPr="00801A14">
        <w:rPr>
          <w:sz w:val="22"/>
        </w:rPr>
        <w:t>cus areas might end up having a</w:t>
      </w:r>
      <w:r w:rsidR="00455448" w:rsidRPr="00801A14">
        <w:rPr>
          <w:sz w:val="22"/>
        </w:rPr>
        <w:t xml:space="preserve"> higher percentage of EFAs</w:t>
      </w:r>
      <w:r w:rsidR="00C1264C" w:rsidRPr="00801A14">
        <w:rPr>
          <w:sz w:val="22"/>
        </w:rPr>
        <w:t>,</w:t>
      </w:r>
      <w:r w:rsidR="00455448" w:rsidRPr="00801A14">
        <w:rPr>
          <w:sz w:val="22"/>
        </w:rPr>
        <w:t xml:space="preserve"> but they will be compensated for that.</w:t>
      </w:r>
      <w:r w:rsidR="00E508DC" w:rsidRPr="00801A14">
        <w:rPr>
          <w:sz w:val="22"/>
        </w:rPr>
        <w:br/>
        <w:t>The choice of reserving 700ha of</w:t>
      </w:r>
      <w:r w:rsidR="0000227E" w:rsidRPr="00801A14">
        <w:rPr>
          <w:sz w:val="22"/>
        </w:rPr>
        <w:t xml:space="preserve"> the area to more </w:t>
      </w:r>
      <w:r w:rsidR="00315148">
        <w:rPr>
          <w:sz w:val="22"/>
        </w:rPr>
        <w:t>conservative</w:t>
      </w:r>
      <w:r w:rsidR="0000227E" w:rsidRPr="00801A14">
        <w:rPr>
          <w:sz w:val="22"/>
        </w:rPr>
        <w:t xml:space="preserve"> approaches provides a better economic stability to the whole system</w:t>
      </w:r>
      <w:r w:rsidR="00E508DC" w:rsidRPr="00801A14">
        <w:rPr>
          <w:sz w:val="22"/>
        </w:rPr>
        <w:t>, allowing to have more flexibility on the other 200ha</w:t>
      </w:r>
      <w:r w:rsidR="0000227E" w:rsidRPr="00801A14">
        <w:rPr>
          <w:sz w:val="22"/>
        </w:rPr>
        <w:t>.</w:t>
      </w:r>
      <w:r w:rsidR="00E508DC" w:rsidRPr="00801A14">
        <w:rPr>
          <w:sz w:val="22"/>
        </w:rPr>
        <w:t xml:space="preserve"> If proven profitable, those new techniques will </w:t>
      </w:r>
      <w:r w:rsidR="00DA0D79" w:rsidRPr="00801A14">
        <w:rPr>
          <w:sz w:val="22"/>
        </w:rPr>
        <w:t xml:space="preserve">be expanded over the additional parts of the area. </w:t>
      </w:r>
      <w:r w:rsidR="00455448" w:rsidRPr="00801A14">
        <w:rPr>
          <w:sz w:val="22"/>
        </w:rPr>
        <w:br/>
        <w:t>Permanent, seasonal or annual grassland might be rented to dairy farmers to let cows and sheep graze, a</w:t>
      </w:r>
      <w:r w:rsidR="000F467A" w:rsidRPr="00801A14">
        <w:rPr>
          <w:sz w:val="22"/>
        </w:rPr>
        <w:t>nd the</w:t>
      </w:r>
      <w:r w:rsidR="00455448" w:rsidRPr="00801A14">
        <w:rPr>
          <w:sz w:val="22"/>
        </w:rPr>
        <w:t xml:space="preserve"> decreased presence of pesticides might be appealing to some farmers that aim to sell organic products,</w:t>
      </w:r>
    </w:p>
    <w:p w14:paraId="4DEAB282" w14:textId="1A48DB8D" w:rsidR="00801A14" w:rsidRPr="009145AC" w:rsidRDefault="00455448" w:rsidP="009145AC">
      <w:pPr>
        <w:spacing w:after="0" w:line="276" w:lineRule="auto"/>
        <w:jc w:val="both"/>
        <w:rPr>
          <w:sz w:val="22"/>
        </w:rPr>
      </w:pPr>
      <w:r w:rsidRPr="00801A14">
        <w:rPr>
          <w:sz w:val="22"/>
        </w:rPr>
        <w:t>or</w:t>
      </w:r>
      <w:r w:rsidR="00240F00">
        <w:rPr>
          <w:sz w:val="22"/>
        </w:rPr>
        <w:t xml:space="preserve"> </w:t>
      </w:r>
      <w:r w:rsidRPr="00801A14">
        <w:rPr>
          <w:sz w:val="22"/>
        </w:rPr>
        <w:t xml:space="preserve">simply more </w:t>
      </w:r>
      <w:r w:rsidR="000F467A" w:rsidRPr="00801A14">
        <w:rPr>
          <w:sz w:val="22"/>
        </w:rPr>
        <w:t>qualitative</w:t>
      </w:r>
      <w:r w:rsidRPr="00801A14">
        <w:rPr>
          <w:sz w:val="22"/>
        </w:rPr>
        <w:t xml:space="preserve"> meat and dairy products.</w:t>
      </w:r>
      <w:r w:rsidR="000F467A" w:rsidRPr="00801A14">
        <w:rPr>
          <w:sz w:val="22"/>
        </w:rPr>
        <w:br/>
        <w:t>Even nowadays, a smaller part of the area that feature</w:t>
      </w:r>
      <w:r w:rsidR="00C1264C" w:rsidRPr="00801A14">
        <w:rPr>
          <w:sz w:val="22"/>
        </w:rPr>
        <w:t>s</w:t>
      </w:r>
      <w:r w:rsidR="000F467A" w:rsidRPr="00801A14">
        <w:rPr>
          <w:sz w:val="22"/>
        </w:rPr>
        <w:t xml:space="preserve"> measures to preserve biodiversity is </w:t>
      </w:r>
      <w:r w:rsidR="00C1264C" w:rsidRPr="00801A14">
        <w:rPr>
          <w:sz w:val="22"/>
        </w:rPr>
        <w:t xml:space="preserve">a </w:t>
      </w:r>
      <w:r w:rsidR="00750218">
        <w:rPr>
          <w:sz w:val="22"/>
        </w:rPr>
        <w:t>often</w:t>
      </w:r>
      <w:r w:rsidR="00C1264C" w:rsidRPr="00801A14">
        <w:rPr>
          <w:sz w:val="22"/>
        </w:rPr>
        <w:t xml:space="preserve"> used destination for</w:t>
      </w:r>
      <w:r w:rsidR="000F467A" w:rsidRPr="00801A14">
        <w:rPr>
          <w:sz w:val="22"/>
        </w:rPr>
        <w:t xml:space="preserve"> different groups of people that want to explore and visit it. We aim to enlarge this trend to the whole 900ha, and we plan to design a path, with no particular economic investments, to show the features of the area. </w:t>
      </w:r>
      <w:bookmarkStart w:id="44" w:name="_Toc528841188"/>
      <w:bookmarkStart w:id="45" w:name="_Toc528841395"/>
      <w:bookmarkStart w:id="46" w:name="_Toc528841513"/>
      <w:bookmarkStart w:id="47" w:name="_Toc528841652"/>
    </w:p>
    <w:p w14:paraId="16119057" w14:textId="77777777" w:rsidR="00801A14" w:rsidRDefault="00801A14" w:rsidP="009145AC">
      <w:pPr>
        <w:jc w:val="both"/>
      </w:pPr>
    </w:p>
    <w:p w14:paraId="577A9491" w14:textId="6347A0A5" w:rsidR="003D7DCF" w:rsidRPr="00E50CAF" w:rsidRDefault="003D7DCF" w:rsidP="009145AC">
      <w:pPr>
        <w:pStyle w:val="Heading1"/>
        <w:jc w:val="both"/>
      </w:pPr>
      <w:r w:rsidRPr="003D7DCF">
        <w:t xml:space="preserve">Monitoring and research </w:t>
      </w:r>
      <w:r>
        <w:t>agenda</w:t>
      </w:r>
      <w:bookmarkEnd w:id="44"/>
      <w:bookmarkEnd w:id="45"/>
      <w:bookmarkEnd w:id="46"/>
      <w:bookmarkEnd w:id="47"/>
    </w:p>
    <w:p w14:paraId="57983FB5" w14:textId="77777777" w:rsidR="00801A14" w:rsidRDefault="00801A14" w:rsidP="009145AC">
      <w:pPr>
        <w:pStyle w:val="Heading2"/>
        <w:jc w:val="both"/>
        <w:rPr>
          <w:rStyle w:val="SubtleEmphasis"/>
        </w:rPr>
      </w:pPr>
      <w:bookmarkStart w:id="48" w:name="_Toc528841514"/>
      <w:bookmarkStart w:id="49" w:name="_Toc528841653"/>
    </w:p>
    <w:p w14:paraId="23868097" w14:textId="733C2A44" w:rsidR="00801A14" w:rsidRPr="009145AC" w:rsidRDefault="003D7DCF" w:rsidP="009145AC">
      <w:pPr>
        <w:pStyle w:val="Heading2"/>
        <w:jc w:val="both"/>
        <w:rPr>
          <w:i/>
          <w:iCs/>
        </w:rPr>
      </w:pPr>
      <w:r w:rsidRPr="002F7E77">
        <w:rPr>
          <w:rStyle w:val="SubtleEmphasis"/>
        </w:rPr>
        <w:t>Birds</w:t>
      </w:r>
      <w:bookmarkEnd w:id="48"/>
      <w:bookmarkEnd w:id="49"/>
    </w:p>
    <w:p w14:paraId="362FCED6" w14:textId="058D947F" w:rsidR="008F6834" w:rsidRPr="00801A14" w:rsidRDefault="003D7DCF" w:rsidP="009145AC">
      <w:pPr>
        <w:spacing w:after="0" w:line="276" w:lineRule="auto"/>
        <w:jc w:val="both"/>
        <w:rPr>
          <w:sz w:val="22"/>
        </w:rPr>
      </w:pPr>
      <w:r w:rsidRPr="00801A14">
        <w:rPr>
          <w:sz w:val="22"/>
        </w:rPr>
        <w:t xml:space="preserve">Farmland birds will be monitored by the </w:t>
      </w:r>
      <w:r w:rsidR="00E50CAF" w:rsidRPr="00801A14">
        <w:rPr>
          <w:sz w:val="22"/>
        </w:rPr>
        <w:t>“</w:t>
      </w:r>
      <w:r w:rsidRPr="00801A14">
        <w:rPr>
          <w:sz w:val="22"/>
        </w:rPr>
        <w:t>Stichting Werkgroep Grauwe Kiekendief</w:t>
      </w:r>
      <w:r w:rsidR="00E50CAF" w:rsidRPr="00801A14">
        <w:rPr>
          <w:sz w:val="22"/>
        </w:rPr>
        <w:t>”</w:t>
      </w:r>
      <w:r w:rsidRPr="00801A14">
        <w:rPr>
          <w:sz w:val="22"/>
        </w:rPr>
        <w:t>, who also monitored the bird population in 201</w:t>
      </w:r>
      <w:r w:rsidR="00E50CAF" w:rsidRPr="00801A14">
        <w:rPr>
          <w:sz w:val="22"/>
        </w:rPr>
        <w:t>2</w:t>
      </w:r>
      <w:r w:rsidRPr="00801A14">
        <w:rPr>
          <w:sz w:val="22"/>
        </w:rPr>
        <w:t xml:space="preserve">. </w:t>
      </w:r>
      <w:r w:rsidR="00E50CAF" w:rsidRPr="00801A14">
        <w:rPr>
          <w:sz w:val="22"/>
        </w:rPr>
        <w:t xml:space="preserve">During that year </w:t>
      </w:r>
      <w:r w:rsidRPr="00801A14">
        <w:rPr>
          <w:sz w:val="22"/>
        </w:rPr>
        <w:t>the number of birds breeding in the area and number of territories were determined, using the method of SOVON (bird research bureau in the Netherlands)</w:t>
      </w:r>
      <w:r w:rsidR="00E50CAF" w:rsidRPr="00801A14">
        <w:rPr>
          <w:sz w:val="22"/>
        </w:rPr>
        <w:t xml:space="preserve"> </w:t>
      </w:r>
      <w:r w:rsidR="00E50CAF" w:rsidRPr="00801A14">
        <w:rPr>
          <w:sz w:val="22"/>
        </w:rPr>
        <w:fldChar w:fldCharType="begin" w:fldLock="1"/>
      </w:r>
      <w:r w:rsidR="008F6834" w:rsidRPr="00801A14">
        <w:rPr>
          <w:sz w:val="22"/>
        </w:rPr>
        <w:instrText>ADDIN CSL_CITATION {"citationItems":[{"id":"ITEM-1","itemData":{"ISBN":"9789072121264","author":[{"dropping-particle":"","family":"Dijk","given":"A.J.","non-dropping-particle":"van","parse-names":false,"suffix":""},{"dropping-particle":"","family":"Boele","given":"A.","non-dropping-particle":"","parse-names":false,"suffix":""}],"id":"ITEM-1","issued":{"date-parts":[["2011"]]},"title":"Handleiding SOVON Broedvogelonderzoek","type":"book"},"uris":["http://www.mendeley.com/documents/?uuid=800106ef-9ab7-3a4b-bc40-db979fabfa6e"]}],"mendeley":{"formattedCitation":"(van Dijk &amp; Boele, 2011)","plainTextFormattedCitation":"(van Dijk &amp; Boele, 2011)","previouslyFormattedCitation":"(van Dijk &amp; Boele, 2011)"},"properties":{"noteIndex":0},"schema":"https://github.com/citation-style-language/schema/raw/master/csl-citation.json"}</w:instrText>
      </w:r>
      <w:r w:rsidR="00E50CAF" w:rsidRPr="00801A14">
        <w:rPr>
          <w:sz w:val="22"/>
        </w:rPr>
        <w:fldChar w:fldCharType="separate"/>
      </w:r>
      <w:r w:rsidR="00E50CAF" w:rsidRPr="00801A14">
        <w:rPr>
          <w:noProof/>
          <w:sz w:val="22"/>
        </w:rPr>
        <w:t>(van Dijk &amp; Boele, 2011)</w:t>
      </w:r>
      <w:r w:rsidR="00E50CAF" w:rsidRPr="00801A14">
        <w:rPr>
          <w:sz w:val="22"/>
        </w:rPr>
        <w:fldChar w:fldCharType="end"/>
      </w:r>
      <w:r w:rsidRPr="00801A14">
        <w:rPr>
          <w:sz w:val="22"/>
        </w:rPr>
        <w:t>. The same monitoring method will be repeated annually to determine whether the bird populations are</w:t>
      </w:r>
      <w:r w:rsidR="0029442D" w:rsidRPr="00801A14">
        <w:rPr>
          <w:sz w:val="22"/>
        </w:rPr>
        <w:t xml:space="preserve"> </w:t>
      </w:r>
      <w:r w:rsidR="0055281F" w:rsidRPr="00801A14">
        <w:rPr>
          <w:sz w:val="22"/>
        </w:rPr>
        <w:t>positively</w:t>
      </w:r>
      <w:r w:rsidRPr="00801A14">
        <w:rPr>
          <w:sz w:val="22"/>
        </w:rPr>
        <w:t xml:space="preserve"> affected by the new management, and whether new species establish.</w:t>
      </w:r>
      <w:r w:rsidR="0029442D" w:rsidRPr="00801A14">
        <w:rPr>
          <w:sz w:val="22"/>
        </w:rPr>
        <w:t xml:space="preserve"> The data collected will be analysed</w:t>
      </w:r>
      <w:r w:rsidR="00E50CAF" w:rsidRPr="00801A14">
        <w:rPr>
          <w:sz w:val="22"/>
        </w:rPr>
        <w:t>,</w:t>
      </w:r>
      <w:r w:rsidR="0029442D" w:rsidRPr="00801A14">
        <w:rPr>
          <w:sz w:val="22"/>
        </w:rPr>
        <w:t xml:space="preserve"> and used in </w:t>
      </w:r>
      <w:r w:rsidR="00E50CAF" w:rsidRPr="00801A14">
        <w:rPr>
          <w:sz w:val="22"/>
        </w:rPr>
        <w:t>combination with</w:t>
      </w:r>
      <w:r w:rsidR="0029442D" w:rsidRPr="00801A14">
        <w:rPr>
          <w:sz w:val="22"/>
        </w:rPr>
        <w:t xml:space="preserve"> to up-to-date scientific literature, to determine whether to implement or change the conservation approaches taken in the area</w:t>
      </w:r>
      <w:r w:rsidR="00E50CAF" w:rsidRPr="00801A14">
        <w:rPr>
          <w:sz w:val="22"/>
        </w:rPr>
        <w:t>.</w:t>
      </w:r>
    </w:p>
    <w:p w14:paraId="631EC51A" w14:textId="77777777" w:rsidR="00263092" w:rsidRDefault="00263092" w:rsidP="009145AC">
      <w:pPr>
        <w:spacing w:after="0" w:line="276" w:lineRule="auto"/>
        <w:jc w:val="both"/>
      </w:pPr>
    </w:p>
    <w:p w14:paraId="6ACE250B" w14:textId="662E54C8" w:rsidR="00801A14" w:rsidRPr="009145AC" w:rsidRDefault="003D7DCF" w:rsidP="009145AC">
      <w:pPr>
        <w:pStyle w:val="Heading2"/>
        <w:jc w:val="both"/>
        <w:rPr>
          <w:i/>
          <w:iCs/>
        </w:rPr>
      </w:pPr>
      <w:bookmarkStart w:id="50" w:name="_Toc528841515"/>
      <w:bookmarkStart w:id="51" w:name="_Toc528841654"/>
      <w:r w:rsidRPr="002F7E77">
        <w:rPr>
          <w:rStyle w:val="SubtleEmphasis"/>
        </w:rPr>
        <w:t>Flower strips (</w:t>
      </w:r>
      <w:r w:rsidR="00BE3316">
        <w:rPr>
          <w:rStyle w:val="SubtleEmphasis"/>
        </w:rPr>
        <w:t>invertebrates</w:t>
      </w:r>
      <w:r w:rsidRPr="002F7E77">
        <w:rPr>
          <w:rStyle w:val="SubtleEmphasis"/>
        </w:rPr>
        <w:t xml:space="preserve"> &amp; vegetation)</w:t>
      </w:r>
      <w:bookmarkEnd w:id="50"/>
      <w:bookmarkEnd w:id="51"/>
    </w:p>
    <w:p w14:paraId="71D5250A" w14:textId="1A777405" w:rsidR="00263092" w:rsidRPr="009145AC" w:rsidRDefault="004142F5" w:rsidP="009145AC">
      <w:pPr>
        <w:spacing w:after="0" w:line="276" w:lineRule="auto"/>
        <w:jc w:val="both"/>
        <w:rPr>
          <w:sz w:val="22"/>
        </w:rPr>
      </w:pPr>
      <w:r>
        <w:rPr>
          <w:sz w:val="22"/>
        </w:rPr>
        <w:t>Invertebrate</w:t>
      </w:r>
      <w:r w:rsidR="003D7DCF" w:rsidRPr="00801A14">
        <w:rPr>
          <w:sz w:val="22"/>
        </w:rPr>
        <w:t xml:space="preserve">s monitoring is important to determine whether flowering strips on the side of roads and agricultural fields actually increase the amount of </w:t>
      </w:r>
      <w:r>
        <w:rPr>
          <w:sz w:val="22"/>
        </w:rPr>
        <w:t>invertebrate</w:t>
      </w:r>
      <w:r w:rsidR="003D7DCF" w:rsidRPr="00801A14">
        <w:rPr>
          <w:sz w:val="22"/>
        </w:rPr>
        <w:t xml:space="preserve">s, of which certain species (ladybugs, spiders, hoverfly larvae) may act as natural pest control for the crops </w:t>
      </w:r>
      <w:r w:rsidR="008F6834" w:rsidRPr="00801A14">
        <w:rPr>
          <w:sz w:val="22"/>
        </w:rPr>
        <w:fldChar w:fldCharType="begin" w:fldLock="1"/>
      </w:r>
      <w:r w:rsidR="008F6834" w:rsidRPr="00801A14">
        <w:rPr>
          <w:sz w:val="22"/>
        </w:rPr>
        <w:instrText>ADDIN CSL_CITATION {"citationItems":[{"id":"ITEM-1","itemData":{"DOI":"10.1007/s10336-015-1159-8","ISBN":"0021-8375","ISSN":"2193-7192","abstract":"Field margin management is a common measure employed in Europe to support farmland bird populations. In this study we found and analysed 237 nests of the Skylark Alauda arvensis in the Netherlands over a period of 6 years to determine the effects of arable field margins and breeding crop on nest-level reproductive success. Additionally, the effect of field margins on predation was investigated and food availability in crops and field margins was compared. Neither clutch size, nest survival nor nestling body weight were improved by field margin availability, irrespective of the breeding crop used. However, the choice of breeding crop had important effects. Nestling weight was significantly lower in cereals than in grassland and lucerne, corresponding with the low prey densities present in cereals. Nest survival was lowest in grassland due to frequent silage cutting. Predation rates were highest in cereals but were not affected by field margin proximity. The highest reproductive success was achieved in lucerne, which was mown twice a year and retained a suitable height for breeding throughout the breeding season. We conclude that field margins are not sufficient to maintain a Skylark population in this intensively farmed area. The presumably more subtle effects of increased food availability cannot compensate for the high nest failure rates resulting from agricultural operations and predation. In this and similar areas, the provisioning of safe nesting habitat throughout the breeding season is essential to improve breeding performance. Our research suggests that this can be achieved by reducing the frequency of silage cutting on grassland and by increasing the surface area of lucerne.","author":[{"dropping-particle":"","family":"Kuiper","given":"M. W.","non-dropping-particle":"","parse-names":false,"suffix":""},{"dropping-particle":"","family":"Ottens","given":"H. J.","non-dropping-particle":"","parse-names":false,"suffix":""},{"dropping-particle":"","family":"Ruijven","given":"J.","non-dropping-particle":"van","parse-names":false,"suffix":""},{"dropping-particle":"","family":"Koks","given":"B. J.","non-dropping-particle":"","parse-names":false,"suffix":""},{"dropping-particle":"","family":"Snoo","given":"G. R.","non-dropping-particle":"de","parse-names":false,"suffix":""},{"dropping-particle":"","family":"Berendse","given":"F.","non-dropping-particle":"","parse-names":false,"suffix":""}],"container-title":"Journal of Ornithology","id":"ITEM-1","issue":"3","issued":{"date-parts":[["2015"]]},"page":"557-568","publisher":"Springer Berlin Heidelberg","title":"Effects of breeding habitat and field margins on the reproductive performance of Skylarks (Alauda arvensis) on intensive farmland","type":"article-journal","volume":"156"},"uris":["http://www.mendeley.com/documents/?uuid=046d6e28-a5ac-48a7-8a76-60fb9741142b"]}],"mendeley":{"formattedCitation":"(Kuiper &lt;i&gt;et al.&lt;/i&gt;, 2015)","plainTextFormattedCitation":"(Kuiper et al., 2015)","previouslyFormattedCitation":"(Kuiper &lt;i&gt;et al.&lt;/i&gt;, 2015)"},"properties":{"noteIndex":0},"schema":"https://github.com/citation-style-language/schema/raw/master/csl-citation.json"}</w:instrText>
      </w:r>
      <w:r w:rsidR="008F6834" w:rsidRPr="00801A14">
        <w:rPr>
          <w:sz w:val="22"/>
        </w:rPr>
        <w:fldChar w:fldCharType="separate"/>
      </w:r>
      <w:r w:rsidR="008F6834" w:rsidRPr="00801A14">
        <w:rPr>
          <w:noProof/>
          <w:sz w:val="22"/>
        </w:rPr>
        <w:t xml:space="preserve">(Kuiper </w:t>
      </w:r>
      <w:r w:rsidR="008F6834" w:rsidRPr="00801A14">
        <w:rPr>
          <w:i/>
          <w:noProof/>
          <w:sz w:val="22"/>
        </w:rPr>
        <w:t>et al.</w:t>
      </w:r>
      <w:r w:rsidR="008F6834" w:rsidRPr="00801A14">
        <w:rPr>
          <w:noProof/>
          <w:sz w:val="22"/>
        </w:rPr>
        <w:t>, 2015)</w:t>
      </w:r>
      <w:r w:rsidR="008F6834" w:rsidRPr="00801A14">
        <w:rPr>
          <w:sz w:val="22"/>
        </w:rPr>
        <w:fldChar w:fldCharType="end"/>
      </w:r>
      <w:r w:rsidR="008F6834" w:rsidRPr="00801A14">
        <w:rPr>
          <w:sz w:val="22"/>
        </w:rPr>
        <w:t xml:space="preserve">. </w:t>
      </w:r>
      <w:r w:rsidR="003D7DCF" w:rsidRPr="00801A14">
        <w:rPr>
          <w:sz w:val="22"/>
        </w:rPr>
        <w:t xml:space="preserve">Moreover, </w:t>
      </w:r>
      <w:r w:rsidR="008F6834" w:rsidRPr="00801A14">
        <w:rPr>
          <w:sz w:val="22"/>
        </w:rPr>
        <w:t xml:space="preserve">the </w:t>
      </w:r>
      <w:r>
        <w:rPr>
          <w:sz w:val="22"/>
        </w:rPr>
        <w:t>invertebrate</w:t>
      </w:r>
      <w:r w:rsidR="003D7DCF" w:rsidRPr="00801A14">
        <w:rPr>
          <w:sz w:val="22"/>
        </w:rPr>
        <w:t xml:space="preserve">s in these flower strips can be food sources for different bird species </w:t>
      </w:r>
      <w:r w:rsidR="008F6834" w:rsidRPr="00801A14">
        <w:rPr>
          <w:sz w:val="22"/>
        </w:rPr>
        <w:fldChar w:fldCharType="begin" w:fldLock="1"/>
      </w:r>
      <w:r w:rsidR="00263092" w:rsidRPr="00801A14">
        <w:rPr>
          <w:sz w:val="22"/>
        </w:rPr>
        <w:instrText>ADDIN CSL_CITATION {"citationItems":[{"id":"ITEM-1","itemData":{"URL":"https://www.wur.nl/en/Publication-details.htm?publicationId=publication-way-343932323932","accessed":{"date-parts":[["2018","11","1"]]},"author":[{"dropping-particle":"","family":"Sanders","given":"M.E.","non-dropping-particle":"","parse-names":false,"suffix":""},{"dropping-particle":"","family":"Westerink","given":"J.","non-dropping-particle":"","parse-names":false,"suffix":""},{"dropping-particle":"","family":"Migchels","given":"G.","non-dropping-particle":"","parse-names":false,"suffix":""},{"dropping-particle":"","family":"Korevaar","given":"H.","non-dropping-particle":"","parse-names":false,"suffix":""},{"dropping-particle":"","family":"Geerts","given":"R.H.E.M.","non-dropping-particle":"","parse-names":false,"suffix":""},{"dropping-particle":"","family":"Bloem","given":"J.","non-dropping-particle":"","parse-names":false,"suffix":""},{"dropping-particle":"","family":"Alebeek","given":"F.A.N.","non-dropping-particle":"van","parse-names":false,"suffix":""},{"dropping-particle":"","family":"Schotman","given":"A.G.M.","non-dropping-particle":"","parse-names":false,"suffix":""},{"dropping-particle":"","family":"Melman","given":"T.C.P.","non-dropping-particle":"","parse-names":false,"suffix":""},{"dropping-particle":"","family":"Plomp","given":"M.","non-dropping-particle":"","parse-names":false,"suffix":""},{"dropping-particle":"","family":"Muskens","given":"G.J.D.M.","non-dropping-particle":"","parse-names":false,"suffix":""},{"dropping-particle":"","family":"Och","given":"R.A.F.","non-dropping-particle":"van","parse-names":false,"suffix":""}],"id":"ITEM-1","issued":{"date-parts":[["2015"]]},"title":"Op weg naar een natuurinclusieve duurzame landbouw - WUR","type":"webpage"},"uris":["http://www.mendeley.com/documents/?uuid=40b07f62-24ac-33e0-80e3-e4e3ad18caaa"]}],"mendeley":{"formattedCitation":"(Sanders &lt;i&gt;et al.&lt;/i&gt;, 2015)","plainTextFormattedCitation":"(Sanders et al., 2015)","previouslyFormattedCitation":"(Sanders &lt;i&gt;et al.&lt;/i&gt;, 2015)"},"properties":{"noteIndex":0},"schema":"https://github.com/citation-style-language/schema/raw/master/csl-citation.json"}</w:instrText>
      </w:r>
      <w:r w:rsidR="008F6834" w:rsidRPr="00801A14">
        <w:rPr>
          <w:sz w:val="22"/>
        </w:rPr>
        <w:fldChar w:fldCharType="separate"/>
      </w:r>
      <w:r w:rsidR="008F6834" w:rsidRPr="00801A14">
        <w:rPr>
          <w:noProof/>
          <w:sz w:val="22"/>
        </w:rPr>
        <w:t xml:space="preserve">(Sanders </w:t>
      </w:r>
      <w:r w:rsidR="008F6834" w:rsidRPr="00801A14">
        <w:rPr>
          <w:i/>
          <w:noProof/>
          <w:sz w:val="22"/>
        </w:rPr>
        <w:t>et al.</w:t>
      </w:r>
      <w:r w:rsidR="008F6834" w:rsidRPr="00801A14">
        <w:rPr>
          <w:noProof/>
          <w:sz w:val="22"/>
        </w:rPr>
        <w:t>, 2015)</w:t>
      </w:r>
      <w:r w:rsidR="008F6834" w:rsidRPr="00801A14">
        <w:rPr>
          <w:sz w:val="22"/>
        </w:rPr>
        <w:fldChar w:fldCharType="end"/>
      </w:r>
      <w:r w:rsidR="008F6834" w:rsidRPr="00801A14">
        <w:rPr>
          <w:sz w:val="22"/>
        </w:rPr>
        <w:t xml:space="preserve">. </w:t>
      </w:r>
      <w:r>
        <w:rPr>
          <w:sz w:val="22"/>
        </w:rPr>
        <w:t>Invertebrate</w:t>
      </w:r>
      <w:r w:rsidR="003D7DCF" w:rsidRPr="00801A14">
        <w:rPr>
          <w:sz w:val="22"/>
        </w:rPr>
        <w:t xml:space="preserve"> experts from ecological consultancies will be hired to monitor </w:t>
      </w:r>
      <w:r>
        <w:rPr>
          <w:sz w:val="22"/>
        </w:rPr>
        <w:t>invertebrate</w:t>
      </w:r>
      <w:r w:rsidR="003D7DCF" w:rsidRPr="00801A14">
        <w:rPr>
          <w:sz w:val="22"/>
        </w:rPr>
        <w:t xml:space="preserve">s in flower strips annually. The vegetation </w:t>
      </w:r>
      <w:r w:rsidR="008F6834" w:rsidRPr="00801A14">
        <w:rPr>
          <w:sz w:val="22"/>
        </w:rPr>
        <w:t xml:space="preserve">composition </w:t>
      </w:r>
      <w:r w:rsidR="003D7DCF" w:rsidRPr="00801A14">
        <w:rPr>
          <w:sz w:val="22"/>
        </w:rPr>
        <w:t>of th</w:t>
      </w:r>
      <w:r w:rsidR="008F6834" w:rsidRPr="00801A14">
        <w:rPr>
          <w:sz w:val="22"/>
        </w:rPr>
        <w:t>ese</w:t>
      </w:r>
      <w:r w:rsidR="003D7DCF" w:rsidRPr="00801A14">
        <w:rPr>
          <w:sz w:val="22"/>
        </w:rPr>
        <w:t xml:space="preserve"> flower strips will be monitored as well, to determine if there is enough diversity of flowers growing without </w:t>
      </w:r>
      <w:r w:rsidR="002C268D" w:rsidRPr="00801A14">
        <w:rPr>
          <w:sz w:val="22"/>
        </w:rPr>
        <w:t>additional management</w:t>
      </w:r>
      <w:r w:rsidR="003D7DCF" w:rsidRPr="00801A14">
        <w:rPr>
          <w:sz w:val="22"/>
        </w:rPr>
        <w:t xml:space="preserve">, or </w:t>
      </w:r>
      <w:r w:rsidR="002C268D" w:rsidRPr="00801A14">
        <w:rPr>
          <w:sz w:val="22"/>
        </w:rPr>
        <w:t xml:space="preserve">if additional interventions are required (e.g. additional seeding) </w:t>
      </w:r>
      <w:r w:rsidR="003D7DCF" w:rsidRPr="00801A14">
        <w:rPr>
          <w:sz w:val="22"/>
        </w:rPr>
        <w:t>to increase pollinator diversity.</w:t>
      </w:r>
    </w:p>
    <w:p w14:paraId="40AA7A24" w14:textId="73AAA4DA" w:rsidR="00801A14" w:rsidRPr="009145AC" w:rsidRDefault="003D7DCF" w:rsidP="009145AC">
      <w:pPr>
        <w:pStyle w:val="Heading2"/>
        <w:jc w:val="both"/>
        <w:rPr>
          <w:i/>
          <w:iCs/>
        </w:rPr>
      </w:pPr>
      <w:bookmarkStart w:id="52" w:name="_Toc528841516"/>
      <w:bookmarkStart w:id="53" w:name="_Toc528841655"/>
      <w:r w:rsidRPr="002F7E77">
        <w:rPr>
          <w:rStyle w:val="SubtleEmphasis"/>
        </w:rPr>
        <w:lastRenderedPageBreak/>
        <w:t>Soil</w:t>
      </w:r>
      <w:bookmarkEnd w:id="52"/>
      <w:bookmarkEnd w:id="53"/>
    </w:p>
    <w:p w14:paraId="6A0DC07E" w14:textId="016FFF86" w:rsidR="003D7DCF" w:rsidRPr="00801A14" w:rsidRDefault="003D7DCF" w:rsidP="009145AC">
      <w:pPr>
        <w:spacing w:after="0" w:line="276" w:lineRule="auto"/>
        <w:jc w:val="both"/>
        <w:rPr>
          <w:sz w:val="22"/>
        </w:rPr>
      </w:pPr>
      <w:r w:rsidRPr="00801A14">
        <w:rPr>
          <w:sz w:val="22"/>
        </w:rPr>
        <w:t>Since some of our measurements</w:t>
      </w:r>
      <w:r w:rsidR="002C268D" w:rsidRPr="00801A14">
        <w:rPr>
          <w:sz w:val="22"/>
        </w:rPr>
        <w:t xml:space="preserve"> (i.e. agroforestry, use of organic fertilizer, no-tilting)</w:t>
      </w:r>
      <w:r w:rsidRPr="00801A14">
        <w:rPr>
          <w:sz w:val="22"/>
        </w:rPr>
        <w:t xml:space="preserve"> are implemented</w:t>
      </w:r>
      <w:r w:rsidR="002C268D" w:rsidRPr="00801A14">
        <w:rPr>
          <w:sz w:val="22"/>
        </w:rPr>
        <w:t xml:space="preserve"> with the aim</w:t>
      </w:r>
      <w:r w:rsidRPr="00801A14">
        <w:rPr>
          <w:sz w:val="22"/>
        </w:rPr>
        <w:t xml:space="preserve"> to increase soil quality and resilience, we want to monitor </w:t>
      </w:r>
      <w:r w:rsidR="002C268D" w:rsidRPr="00801A14">
        <w:rPr>
          <w:sz w:val="22"/>
        </w:rPr>
        <w:t>the changes in</w:t>
      </w:r>
      <w:r w:rsidRPr="00801A14">
        <w:rPr>
          <w:sz w:val="22"/>
        </w:rPr>
        <w:t xml:space="preserve"> soil properties</w:t>
      </w:r>
      <w:r w:rsidR="00CE7BC1" w:rsidRPr="00801A14">
        <w:rPr>
          <w:sz w:val="22"/>
        </w:rPr>
        <w:t xml:space="preserve"> and ecosystem services</w:t>
      </w:r>
      <w:r w:rsidR="008F6834" w:rsidRPr="00801A14">
        <w:rPr>
          <w:sz w:val="22"/>
        </w:rPr>
        <w:t>.</w:t>
      </w:r>
      <w:r w:rsidRPr="00801A14">
        <w:rPr>
          <w:sz w:val="22"/>
        </w:rPr>
        <w:t xml:space="preserve"> Consequently, the nutrient content and organic matter content of the fields will be assessed annually.</w:t>
      </w:r>
      <w:r w:rsidR="002C268D" w:rsidRPr="00801A14">
        <w:rPr>
          <w:sz w:val="22"/>
        </w:rPr>
        <w:t xml:space="preserve"> </w:t>
      </w:r>
      <w:r w:rsidR="008F6834" w:rsidRPr="00801A14">
        <w:rPr>
          <w:sz w:val="22"/>
        </w:rPr>
        <w:t>Furthermore, t</w:t>
      </w:r>
      <w:r w:rsidR="002C268D" w:rsidRPr="00801A14">
        <w:rPr>
          <w:sz w:val="22"/>
        </w:rPr>
        <w:t>he below-ground community</w:t>
      </w:r>
      <w:r w:rsidR="00CE7BC1" w:rsidRPr="00801A14">
        <w:rPr>
          <w:sz w:val="22"/>
        </w:rPr>
        <w:t xml:space="preserve"> will be annually monitored</w:t>
      </w:r>
      <w:r w:rsidR="002C268D" w:rsidRPr="00801A14">
        <w:rPr>
          <w:sz w:val="22"/>
        </w:rPr>
        <w:t xml:space="preserve"> as well</w:t>
      </w:r>
      <w:r w:rsidR="008F6834" w:rsidRPr="00801A14">
        <w:rPr>
          <w:sz w:val="22"/>
        </w:rPr>
        <w:t>.</w:t>
      </w:r>
      <w:r w:rsidR="002C268D" w:rsidRPr="00801A14">
        <w:rPr>
          <w:sz w:val="22"/>
        </w:rPr>
        <w:t xml:space="preserve"> </w:t>
      </w:r>
      <w:r w:rsidR="008F6834" w:rsidRPr="00801A14">
        <w:rPr>
          <w:sz w:val="22"/>
        </w:rPr>
        <w:t xml:space="preserve">This is </w:t>
      </w:r>
      <w:r w:rsidR="002C268D" w:rsidRPr="00801A14">
        <w:rPr>
          <w:sz w:val="22"/>
        </w:rPr>
        <w:t>to keep track of the changes in compo</w:t>
      </w:r>
      <w:r w:rsidR="00CE7BC1" w:rsidRPr="00801A14">
        <w:rPr>
          <w:sz w:val="22"/>
        </w:rPr>
        <w:t>sition and abundances</w:t>
      </w:r>
      <w:r w:rsidR="008F6834" w:rsidRPr="00801A14">
        <w:rPr>
          <w:sz w:val="22"/>
        </w:rPr>
        <w:t>, which</w:t>
      </w:r>
      <w:r w:rsidR="00CE7BC1" w:rsidRPr="00801A14">
        <w:rPr>
          <w:sz w:val="22"/>
        </w:rPr>
        <w:t xml:space="preserve"> will allow </w:t>
      </w:r>
      <w:r w:rsidR="008F6834" w:rsidRPr="00801A14">
        <w:rPr>
          <w:sz w:val="22"/>
        </w:rPr>
        <w:t xml:space="preserve">us </w:t>
      </w:r>
      <w:r w:rsidR="00CE7BC1" w:rsidRPr="00801A14">
        <w:rPr>
          <w:sz w:val="22"/>
        </w:rPr>
        <w:t xml:space="preserve">to further determine the quality of </w:t>
      </w:r>
      <w:r w:rsidR="008F6834" w:rsidRPr="00801A14">
        <w:rPr>
          <w:sz w:val="22"/>
        </w:rPr>
        <w:t xml:space="preserve">the </w:t>
      </w:r>
      <w:r w:rsidR="00CE7BC1" w:rsidRPr="00801A14">
        <w:rPr>
          <w:sz w:val="22"/>
        </w:rPr>
        <w:t xml:space="preserve">soil and to assess the abundances of under-ground organisms that might be both promoting or damaging to the productivity of crops. </w:t>
      </w:r>
      <w:r w:rsidR="00263092" w:rsidRPr="00801A14">
        <w:rPr>
          <w:sz w:val="22"/>
        </w:rPr>
        <w:t>To observe w</w:t>
      </w:r>
      <w:r w:rsidR="00CE7BC1" w:rsidRPr="00801A14">
        <w:rPr>
          <w:sz w:val="22"/>
        </w:rPr>
        <w:t>hether the population of damaging organisms will surpass certain risk thresholds, subsequent actions will be considered accordingly.</w:t>
      </w:r>
    </w:p>
    <w:p w14:paraId="2C9E90D2" w14:textId="77777777" w:rsidR="00263092" w:rsidRDefault="00263092" w:rsidP="009145AC">
      <w:pPr>
        <w:spacing w:after="0" w:line="276" w:lineRule="auto"/>
        <w:jc w:val="both"/>
      </w:pPr>
    </w:p>
    <w:p w14:paraId="4E99FCE0" w14:textId="74833282" w:rsidR="00801A14" w:rsidRPr="009145AC" w:rsidRDefault="003D7DCF" w:rsidP="009145AC">
      <w:pPr>
        <w:pStyle w:val="Heading2"/>
        <w:jc w:val="both"/>
        <w:rPr>
          <w:i/>
          <w:iCs/>
        </w:rPr>
      </w:pPr>
      <w:bookmarkStart w:id="54" w:name="_Toc528841517"/>
      <w:bookmarkStart w:id="55" w:name="_Toc528841656"/>
      <w:r w:rsidRPr="002F7E77">
        <w:rPr>
          <w:rStyle w:val="SubtleEmphasis"/>
        </w:rPr>
        <w:t>Experiment</w:t>
      </w:r>
      <w:bookmarkEnd w:id="54"/>
      <w:bookmarkEnd w:id="55"/>
    </w:p>
    <w:p w14:paraId="12809334" w14:textId="671C9556" w:rsidR="003D7DCF" w:rsidRPr="00801A14" w:rsidRDefault="003D7DCF" w:rsidP="009145AC">
      <w:pPr>
        <w:spacing w:after="0" w:line="276" w:lineRule="auto"/>
        <w:jc w:val="both"/>
        <w:rPr>
          <w:sz w:val="22"/>
        </w:rPr>
      </w:pPr>
      <w:r w:rsidRPr="00801A14">
        <w:rPr>
          <w:sz w:val="22"/>
        </w:rPr>
        <w:t xml:space="preserve">A 10 year experiment will be set to study the effectiveness of different types of land management. The idea of strip farming, land sharing and agroforestry will be set in the field and compared with the land sparing. Land sparing is a well-accepted concept in Europe nowadays, </w:t>
      </w:r>
      <w:r w:rsidR="0055281F" w:rsidRPr="00801A14">
        <w:rPr>
          <w:sz w:val="22"/>
        </w:rPr>
        <w:t>the whole EU legislation and subsidies organization around agricultures revolves around that concept</w:t>
      </w:r>
      <w:r w:rsidRPr="00801A14">
        <w:rPr>
          <w:sz w:val="22"/>
        </w:rPr>
        <w:t>. Therefore</w:t>
      </w:r>
      <w:r w:rsidR="0055281F" w:rsidRPr="00801A14">
        <w:rPr>
          <w:sz w:val="22"/>
        </w:rPr>
        <w:t xml:space="preserve"> the</w:t>
      </w:r>
      <w:r w:rsidRPr="00801A14">
        <w:rPr>
          <w:sz w:val="22"/>
        </w:rPr>
        <w:t xml:space="preserve"> majority of farms in our study area have already established spared strips at the edges of farm parcels, because </w:t>
      </w:r>
      <w:r w:rsidR="00263092" w:rsidRPr="00801A14">
        <w:rPr>
          <w:sz w:val="22"/>
        </w:rPr>
        <w:t>– i</w:t>
      </w:r>
      <w:r w:rsidRPr="00801A14">
        <w:rPr>
          <w:sz w:val="22"/>
        </w:rPr>
        <w:t xml:space="preserve">n general </w:t>
      </w:r>
      <w:r w:rsidR="00263092" w:rsidRPr="00801A14">
        <w:rPr>
          <w:sz w:val="22"/>
        </w:rPr>
        <w:t xml:space="preserve">– </w:t>
      </w:r>
      <w:r w:rsidRPr="00801A14">
        <w:rPr>
          <w:sz w:val="22"/>
        </w:rPr>
        <w:t xml:space="preserve">these </w:t>
      </w:r>
      <w:r w:rsidR="00D84B6F" w:rsidRPr="00801A14">
        <w:rPr>
          <w:sz w:val="22"/>
        </w:rPr>
        <w:t xml:space="preserve">portions of </w:t>
      </w:r>
      <w:r w:rsidRPr="00801A14">
        <w:rPr>
          <w:sz w:val="22"/>
        </w:rPr>
        <w:t xml:space="preserve">land are less productive. </w:t>
      </w:r>
    </w:p>
    <w:p w14:paraId="699BF70C" w14:textId="77777777" w:rsidR="00263092" w:rsidRDefault="00263092" w:rsidP="009145AC">
      <w:pPr>
        <w:spacing w:after="0" w:line="276" w:lineRule="auto"/>
        <w:jc w:val="both"/>
      </w:pPr>
    </w:p>
    <w:p w14:paraId="1F617A4D" w14:textId="77777777" w:rsidR="003D7DCF" w:rsidRPr="00801A14" w:rsidRDefault="003D7DCF" w:rsidP="009145AC">
      <w:pPr>
        <w:spacing w:after="0" w:line="276" w:lineRule="auto"/>
        <w:jc w:val="both"/>
        <w:rPr>
          <w:sz w:val="22"/>
        </w:rPr>
      </w:pPr>
      <w:r w:rsidRPr="00801A14">
        <w:rPr>
          <w:sz w:val="22"/>
        </w:rPr>
        <w:t>A control group</w:t>
      </w:r>
      <w:r w:rsidR="00263092" w:rsidRPr="00801A14">
        <w:rPr>
          <w:sz w:val="22"/>
        </w:rPr>
        <w:t xml:space="preserve"> </w:t>
      </w:r>
      <w:r w:rsidRPr="00801A14">
        <w:rPr>
          <w:sz w:val="22"/>
        </w:rPr>
        <w:t>(C) consist</w:t>
      </w:r>
      <w:r w:rsidR="0055281F" w:rsidRPr="00801A14">
        <w:rPr>
          <w:sz w:val="22"/>
        </w:rPr>
        <w:t>ing</w:t>
      </w:r>
      <w:r w:rsidRPr="00801A14">
        <w:rPr>
          <w:sz w:val="22"/>
        </w:rPr>
        <w:t xml:space="preserve"> of land sparing is</w:t>
      </w:r>
      <w:r w:rsidR="0055281F" w:rsidRPr="00801A14">
        <w:rPr>
          <w:sz w:val="22"/>
        </w:rPr>
        <w:t xml:space="preserve"> already</w:t>
      </w:r>
      <w:r w:rsidRPr="00801A14">
        <w:rPr>
          <w:sz w:val="22"/>
        </w:rPr>
        <w:t xml:space="preserve"> well-established </w:t>
      </w:r>
      <w:r w:rsidR="0055281F" w:rsidRPr="00801A14">
        <w:rPr>
          <w:sz w:val="22"/>
        </w:rPr>
        <w:t>in our area</w:t>
      </w:r>
      <w:r w:rsidRPr="00801A14">
        <w:rPr>
          <w:sz w:val="22"/>
        </w:rPr>
        <w:t xml:space="preserve">. </w:t>
      </w:r>
    </w:p>
    <w:p w14:paraId="799DA7DF" w14:textId="77777777" w:rsidR="003D7DCF" w:rsidRPr="00801A14" w:rsidRDefault="003D7DCF" w:rsidP="009145AC">
      <w:pPr>
        <w:spacing w:after="0" w:line="276" w:lineRule="auto"/>
        <w:jc w:val="both"/>
        <w:rPr>
          <w:sz w:val="22"/>
        </w:rPr>
      </w:pPr>
      <w:r w:rsidRPr="00801A14">
        <w:rPr>
          <w:sz w:val="22"/>
        </w:rPr>
        <w:t>The experimental group</w:t>
      </w:r>
      <w:r w:rsidR="00263092" w:rsidRPr="00801A14">
        <w:rPr>
          <w:sz w:val="22"/>
        </w:rPr>
        <w:t>s</w:t>
      </w:r>
      <w:r w:rsidRPr="00801A14">
        <w:rPr>
          <w:sz w:val="22"/>
        </w:rPr>
        <w:t xml:space="preserve"> consist of three parts:</w:t>
      </w:r>
      <w:r w:rsidR="00263092" w:rsidRPr="00801A14">
        <w:rPr>
          <w:sz w:val="22"/>
        </w:rPr>
        <w:t xml:space="preserve"> </w:t>
      </w:r>
      <w:r w:rsidR="0055281F" w:rsidRPr="00801A14">
        <w:rPr>
          <w:sz w:val="22"/>
        </w:rPr>
        <w:t>Land Sharing (LS), Strip Farming (SF), and Agro</w:t>
      </w:r>
      <w:r w:rsidR="00621584" w:rsidRPr="00801A14">
        <w:rPr>
          <w:sz w:val="22"/>
        </w:rPr>
        <w:t>f</w:t>
      </w:r>
      <w:r w:rsidR="0055281F" w:rsidRPr="00801A14">
        <w:rPr>
          <w:sz w:val="22"/>
        </w:rPr>
        <w:t>orestry(AF)</w:t>
      </w:r>
      <w:r w:rsidR="00263092" w:rsidRPr="00801A14">
        <w:rPr>
          <w:sz w:val="22"/>
        </w:rPr>
        <w:t>.</w:t>
      </w:r>
    </w:p>
    <w:p w14:paraId="303E164A" w14:textId="77777777" w:rsidR="003D7DCF" w:rsidRPr="00801A14" w:rsidRDefault="003D7DCF" w:rsidP="009145AC">
      <w:pPr>
        <w:spacing w:after="0" w:line="276" w:lineRule="auto"/>
        <w:jc w:val="both"/>
        <w:rPr>
          <w:sz w:val="22"/>
        </w:rPr>
      </w:pPr>
      <w:r w:rsidRPr="00801A14">
        <w:rPr>
          <w:sz w:val="22"/>
        </w:rPr>
        <w:t>The effectiveness of land sharing i</w:t>
      </w:r>
      <w:r w:rsidR="00263092" w:rsidRPr="00801A14">
        <w:rPr>
          <w:sz w:val="22"/>
        </w:rPr>
        <w:t>n</w:t>
      </w:r>
      <w:r w:rsidRPr="00801A14">
        <w:rPr>
          <w:sz w:val="22"/>
        </w:rPr>
        <w:t xml:space="preserve"> increasing the local biodiversity</w:t>
      </w:r>
      <w:r w:rsidR="00263092" w:rsidRPr="00801A14">
        <w:rPr>
          <w:sz w:val="22"/>
        </w:rPr>
        <w:t xml:space="preserve"> </w:t>
      </w:r>
      <w:r w:rsidRPr="00801A14">
        <w:rPr>
          <w:sz w:val="22"/>
        </w:rPr>
        <w:t xml:space="preserve">is often debatable </w:t>
      </w:r>
      <w:r w:rsidR="00263092" w:rsidRPr="00801A14">
        <w:rPr>
          <w:sz w:val="22"/>
        </w:rPr>
        <w:fldChar w:fldCharType="begin" w:fldLock="1"/>
      </w:r>
      <w:r w:rsidR="00263092" w:rsidRPr="00801A14">
        <w:rPr>
          <w:sz w:val="22"/>
        </w:rPr>
        <w:instrText>ADDIN CSL_CITATION {"citationItems":[{"id":"ITEM-1","itemData":{"ISBN":"201811:26:19","author":[{"dropping-particle":"","family":"Phalan","given":"Ben","non-dropping-particle":"","parse-names":false,"suffix":""},{"dropping-particle":"","family":"Onial","given":"Malvika","non-dropping-particle":"","parse-names":false,"suffix":""},{"dropping-particle":"","family":"Balmford","given":"Andrew","non-dropping-particle":"","parse-names":false,"suffix":""},{"dropping-particle":"","family":"Green","given":"Rhys E","non-dropping-particle":"","parse-names":false,"suffix":""}],"container-title":"Source: Science, New Series","id":"ITEM-1","issue":"6047","issued":{"date-parts":[["2011"]]},"number-of-pages":"1289-1291","title":"Reconciling Food Production and Biodiversity Conservation: Land Sharing and Land Sparing","type":"report","volume":"333"},"uris":["http://www.mendeley.com/documents/?uuid=5d40f01a-62a9-3370-bb88-a6edd3e79ff8"]}],"mendeley":{"formattedCitation":"(Phalan &lt;i&gt;et al.&lt;/i&gt;, 2011)","plainTextFormattedCitation":"(Phalan et al., 2011)","previouslyFormattedCitation":"(Phalan &lt;i&gt;et al.&lt;/i&gt;, 2011)"},"properties":{"noteIndex":0},"schema":"https://github.com/citation-style-language/schema/raw/master/csl-citation.json"}</w:instrText>
      </w:r>
      <w:r w:rsidR="00263092" w:rsidRPr="00801A14">
        <w:rPr>
          <w:sz w:val="22"/>
        </w:rPr>
        <w:fldChar w:fldCharType="separate"/>
      </w:r>
      <w:r w:rsidR="00263092" w:rsidRPr="00801A14">
        <w:rPr>
          <w:noProof/>
          <w:sz w:val="22"/>
        </w:rPr>
        <w:t xml:space="preserve">(Phalan </w:t>
      </w:r>
      <w:r w:rsidR="00263092" w:rsidRPr="00801A14">
        <w:rPr>
          <w:i/>
          <w:noProof/>
          <w:sz w:val="22"/>
        </w:rPr>
        <w:t>et al.</w:t>
      </w:r>
      <w:r w:rsidR="00263092" w:rsidRPr="00801A14">
        <w:rPr>
          <w:noProof/>
          <w:sz w:val="22"/>
        </w:rPr>
        <w:t>, 2011)</w:t>
      </w:r>
      <w:r w:rsidR="00263092" w:rsidRPr="00801A14">
        <w:rPr>
          <w:sz w:val="22"/>
        </w:rPr>
        <w:fldChar w:fldCharType="end"/>
      </w:r>
      <w:r w:rsidR="00263092" w:rsidRPr="00801A14">
        <w:rPr>
          <w:sz w:val="22"/>
        </w:rPr>
        <w:t xml:space="preserve">, </w:t>
      </w:r>
      <w:r w:rsidRPr="00801A14">
        <w:rPr>
          <w:sz w:val="22"/>
        </w:rPr>
        <w:t>and the effect on yield also varies from land to land</w:t>
      </w:r>
      <w:r w:rsidR="00263092" w:rsidRPr="00801A14">
        <w:rPr>
          <w:sz w:val="22"/>
        </w:rPr>
        <w:t>. I</w:t>
      </w:r>
      <w:r w:rsidRPr="00801A14">
        <w:rPr>
          <w:sz w:val="22"/>
        </w:rPr>
        <w:t>n some cases the yield would increase</w:t>
      </w:r>
      <w:r w:rsidR="00263092" w:rsidRPr="00801A14">
        <w:rPr>
          <w:sz w:val="22"/>
        </w:rPr>
        <w:t xml:space="preserve"> </w:t>
      </w:r>
      <w:r w:rsidR="00263092" w:rsidRPr="00801A14">
        <w:rPr>
          <w:sz w:val="22"/>
        </w:rPr>
        <w:fldChar w:fldCharType="begin" w:fldLock="1"/>
      </w:r>
      <w:r w:rsidR="00621584" w:rsidRPr="00801A14">
        <w:rPr>
          <w:sz w:val="22"/>
        </w:rPr>
        <w:instrText>ADDIN CSL_CITATION {"citationItems":[{"id":"ITEM-1","itemData":{"DOI":"10.1126/science.1234485","author":[{"dropping-particle":"","family":"Garnett","given":"T.","non-dropping-particle":"","parse-names":false,"suffix":""},{"dropping-particle":"","family":"Appleby","given":"M.C.","non-dropping-particle":"","parse-names":false,"suffix":""},{"dropping-particle":"","family":"Balmford","given":"A.","non-dropping-particle":"","parse-names":false,"suffix":""},{"dropping-particle":"","family":"Bateman","given":"I.J.","non-dropping-particle":"","parse-names":false,"suffix":""},{"dropping-particle":"","family":"Benton","given":"T.G.","non-dropping-particle":"","parse-names":false,"suffix":""},{"dropping-particle":"","family":"Bloomer","given":"P.","non-dropping-particle":"","parse-names":false,"suffix":""},{"dropping-particle":"","family":"Burlingame","given":"B.","non-dropping-particle":"","parse-names":false,"suffix":""},{"dropping-particle":"","family":"Dawkins","given":"M.","non-dropping-particle":"","parse-names":false,"suffix":""},{"dropping-particle":"","family":"Dolan","given":"L.","non-dropping-particle":"","parse-names":false,"suffix":""},{"dropping-particle":"","family":"Fraser","given":"D.","non-dropping-particle":"","parse-names":false,"suffix":""},{"dropping-particle":"","family":"Herrero","given":"M.","non-dropping-particle":"","parse-names":false,"suffix":""},{"dropping-particle":"","family":"Hoffmann","given":"I.","non-dropping-particle":"","parse-names":false,"suffix":""},{"dropping-particle":"","family":"Smith","given":"P.","non-dropping-particle":"","parse-names":false,"suffix":""},{"dropping-particle":"","family":"Thornton","given":"P.K.","non-dropping-particle":"","parse-names":false,"suffix":""},{"dropping-particle":"","family":"Toulmin","given":"C.","non-dropping-particle":"","parse-names":false,"suffix":""},{"dropping-particle":"","family":"Vermeulen","given":"S.J.","non-dropping-particle":"","parse-names":false,"suffix":""},{"dropping-particle":"","family":"Godfray","given":"H.C.J.","non-dropping-particle":"","parse-names":false,"suffix":""}],"container-title":"Agriculture","id":"ITEM-1","issued":{"date-parts":[["2018"]]},"title":"Sustainable Intensification in Agriculture: Premises and Policies","type":"article-journal"},"uris":["http://www.mendeley.com/documents/?uuid=c40f9793-0f86-347b-b4bf-a7d40ee97bb7"]},{"id":"ITEM-2","itemData":{"ISBN":"201811:26:19","author":[{"dropping-particle":"","family":"Phalan","given":"Ben","non-dropping-particle":"","parse-names":false,"suffix":""},{"dropping-particle":"","family":"Onial","given":"Malvika","non-dropping-particle":"","parse-names":false,"suffix":""},{"dropping-particle":"","family":"Balmford","given":"Andrew","non-dropping-particle":"","parse-names":false,"suffix":""},{"dropping-particle":"","family":"Green","given":"Rhys E","non-dropping-particle":"","parse-names":false,"suffix":""}],"container-title":"Source: Science, New Series","id":"ITEM-2","issue":"6047","issued":{"date-parts":[["2011"]]},"number-of-pages":"1289-1291","title":"Reconciling Food Production and Biodiversity Conservation: Land Sharing and Land Sparing","type":"report","volume":"333"},"uris":["http://www.mendeley.com/documents/?uuid=5d40f01a-62a9-3370-bb88-a6edd3e79ff8"]}],"mendeley":{"formattedCitation":"(Phalan &lt;i&gt;et al.&lt;/i&gt;, 2011; Garnett &lt;i&gt;et al.&lt;/i&gt;, 2018)","plainTextFormattedCitation":"(Phalan et al., 2011; Garnett et al., 2018)","previouslyFormattedCitation":"(Phalan &lt;i&gt;et al.&lt;/i&gt;, 2011; Garnett &lt;i&gt;et al.&lt;/i&gt;, 2018)"},"properties":{"noteIndex":0},"schema":"https://github.com/citation-style-language/schema/raw/master/csl-citation.json"}</w:instrText>
      </w:r>
      <w:r w:rsidR="00263092" w:rsidRPr="00801A14">
        <w:rPr>
          <w:sz w:val="22"/>
        </w:rPr>
        <w:fldChar w:fldCharType="separate"/>
      </w:r>
      <w:r w:rsidR="00263092" w:rsidRPr="00801A14">
        <w:rPr>
          <w:noProof/>
          <w:sz w:val="22"/>
        </w:rPr>
        <w:t xml:space="preserve">(Phalan </w:t>
      </w:r>
      <w:r w:rsidR="00263092" w:rsidRPr="00801A14">
        <w:rPr>
          <w:i/>
          <w:noProof/>
          <w:sz w:val="22"/>
        </w:rPr>
        <w:t>et al.</w:t>
      </w:r>
      <w:r w:rsidR="00263092" w:rsidRPr="00801A14">
        <w:rPr>
          <w:noProof/>
          <w:sz w:val="22"/>
        </w:rPr>
        <w:t xml:space="preserve">, 2011; Garnett </w:t>
      </w:r>
      <w:r w:rsidR="00263092" w:rsidRPr="00801A14">
        <w:rPr>
          <w:i/>
          <w:noProof/>
          <w:sz w:val="22"/>
        </w:rPr>
        <w:t>et al.</w:t>
      </w:r>
      <w:r w:rsidR="00263092" w:rsidRPr="00801A14">
        <w:rPr>
          <w:noProof/>
          <w:sz w:val="22"/>
        </w:rPr>
        <w:t>, 2018)</w:t>
      </w:r>
      <w:r w:rsidR="00263092" w:rsidRPr="00801A14">
        <w:rPr>
          <w:sz w:val="22"/>
        </w:rPr>
        <w:fldChar w:fldCharType="end"/>
      </w:r>
      <w:r w:rsidR="00263092" w:rsidRPr="00801A14">
        <w:rPr>
          <w:sz w:val="22"/>
        </w:rPr>
        <w:t xml:space="preserve">. </w:t>
      </w:r>
      <w:r w:rsidRPr="00801A14">
        <w:rPr>
          <w:sz w:val="22"/>
        </w:rPr>
        <w:t>The size of this experimental field would be around</w:t>
      </w:r>
      <w:r w:rsidR="000C4D36" w:rsidRPr="00801A14">
        <w:rPr>
          <w:sz w:val="22"/>
        </w:rPr>
        <w:t xml:space="preserve"> 10</w:t>
      </w:r>
      <w:r w:rsidRPr="00801A14">
        <w:rPr>
          <w:sz w:val="22"/>
        </w:rPr>
        <w:t xml:space="preserve"> hectares, which is not much when compared with the share size of this farm</w:t>
      </w:r>
      <w:r w:rsidR="00A91BB4" w:rsidRPr="00801A14">
        <w:rPr>
          <w:sz w:val="22"/>
        </w:rPr>
        <w:t xml:space="preserve">, but </w:t>
      </w:r>
      <w:r w:rsidR="00263092" w:rsidRPr="00801A14">
        <w:rPr>
          <w:sz w:val="22"/>
        </w:rPr>
        <w:t xml:space="preserve">it </w:t>
      </w:r>
      <w:r w:rsidR="00A91BB4" w:rsidRPr="00801A14">
        <w:rPr>
          <w:sz w:val="22"/>
        </w:rPr>
        <w:t>still provide</w:t>
      </w:r>
      <w:r w:rsidR="00263092" w:rsidRPr="00801A14">
        <w:rPr>
          <w:sz w:val="22"/>
        </w:rPr>
        <w:t>s</w:t>
      </w:r>
      <w:r w:rsidR="00A91BB4" w:rsidRPr="00801A14">
        <w:rPr>
          <w:sz w:val="22"/>
        </w:rPr>
        <w:t xml:space="preserve"> an area large enough to assess productivity and biodiversity</w:t>
      </w:r>
      <w:r w:rsidRPr="00801A14">
        <w:rPr>
          <w:sz w:val="22"/>
        </w:rPr>
        <w:t>. This is to reduce the uncertainty in the yield due to the technique applied</w:t>
      </w:r>
      <w:r w:rsidR="00263092" w:rsidRPr="00801A14">
        <w:rPr>
          <w:sz w:val="22"/>
        </w:rPr>
        <w:t xml:space="preserve"> </w:t>
      </w:r>
      <w:r w:rsidR="00A91BB4" w:rsidRPr="00801A14">
        <w:rPr>
          <w:sz w:val="22"/>
        </w:rPr>
        <w:t>to</w:t>
      </w:r>
      <w:r w:rsidRPr="00801A14">
        <w:rPr>
          <w:sz w:val="22"/>
        </w:rPr>
        <w:t xml:space="preserve"> keep it to a manageable level.</w:t>
      </w:r>
    </w:p>
    <w:p w14:paraId="58E9ED86" w14:textId="77777777" w:rsidR="00621584" w:rsidRPr="00801A14" w:rsidRDefault="00621584" w:rsidP="009145AC">
      <w:pPr>
        <w:spacing w:after="0" w:line="276" w:lineRule="auto"/>
        <w:jc w:val="both"/>
        <w:rPr>
          <w:sz w:val="22"/>
        </w:rPr>
      </w:pPr>
    </w:p>
    <w:p w14:paraId="2F5FF2E1" w14:textId="32203291" w:rsidR="003D7DCF" w:rsidRPr="00801A14" w:rsidRDefault="003D7DCF" w:rsidP="009145AC">
      <w:pPr>
        <w:spacing w:after="0" w:line="276" w:lineRule="auto"/>
        <w:jc w:val="both"/>
        <w:rPr>
          <w:sz w:val="22"/>
        </w:rPr>
      </w:pPr>
      <w:r w:rsidRPr="00801A14">
        <w:rPr>
          <w:sz w:val="22"/>
        </w:rPr>
        <w:t>Strip farming would also be installed as one of the experimental field</w:t>
      </w:r>
      <w:r w:rsidR="00621584" w:rsidRPr="00801A14">
        <w:rPr>
          <w:sz w:val="22"/>
        </w:rPr>
        <w:t>s</w:t>
      </w:r>
      <w:r w:rsidRPr="00801A14">
        <w:rPr>
          <w:sz w:val="22"/>
        </w:rPr>
        <w:t>, because the edges of strips are ecology hotspots</w:t>
      </w:r>
      <w:r w:rsidR="00621584" w:rsidRPr="00801A14">
        <w:rPr>
          <w:sz w:val="22"/>
        </w:rPr>
        <w:t>. O</w:t>
      </w:r>
      <w:r w:rsidRPr="00801A14">
        <w:rPr>
          <w:sz w:val="22"/>
        </w:rPr>
        <w:t>ver 90% of the biodiversity happens in</w:t>
      </w:r>
      <w:r w:rsidR="00621584" w:rsidRPr="00801A14">
        <w:rPr>
          <w:sz w:val="22"/>
        </w:rPr>
        <w:t xml:space="preserve"> and around</w:t>
      </w:r>
      <w:r w:rsidRPr="00801A14">
        <w:rPr>
          <w:sz w:val="22"/>
        </w:rPr>
        <w:t xml:space="preserve"> the edges </w:t>
      </w:r>
      <w:r w:rsidR="00621584" w:rsidRPr="00801A14">
        <w:rPr>
          <w:sz w:val="22"/>
        </w:rPr>
        <w:fldChar w:fldCharType="begin" w:fldLock="1"/>
      </w:r>
      <w:r w:rsidR="00621584" w:rsidRPr="00801A14">
        <w:rPr>
          <w:sz w:val="22"/>
        </w:rPr>
        <w:instrText>ADDIN CSL_CITATION {"citationItems":[{"id":"ITEM-1","itemData":{"URL":"https://www.wur.nl/en/Publication-details.htm?publicationId=publication-way-343932323932","accessed":{"date-parts":[["2018","11","1"]]},"author":[{"dropping-particle":"","family":"Sanders","given":"M.E.","non-dropping-particle":"","parse-names":false,"suffix":""},{"dropping-particle":"","family":"Westerink","given":"J.","non-dropping-particle":"","parse-names":false,"suffix":""},{"dropping-particle":"","family":"Migchels","given":"G.","non-dropping-particle":"","parse-names":false,"suffix":""},{"dropping-particle":"","family":"Korevaar","given":"H.","non-dropping-particle":"","parse-names":false,"suffix":""},{"dropping-particle":"","family":"Geerts","given":"R.H.E.M.","non-dropping-particle":"","parse-names":false,"suffix":""},{"dropping-particle":"","family":"Bloem","given":"J.","non-dropping-particle":"","parse-names":false,"suffix":""},{"dropping-particle":"","family":"Alebeek","given":"F.A.N.","non-dropping-particle":"van","parse-names":false,"suffix":""},{"dropping-particle":"","family":"Schotman","given":"A.G.M.","non-dropping-particle":"","parse-names":false,"suffix":""},{"dropping-particle":"","family":"Melman","given":"T.C.P.","non-dropping-particle":"","parse-names":false,"suffix":""},{"dropping-particle":"","family":"Plomp","given":"M.","non-dropping-particle":"","parse-names":false,"suffix":""},{"dropping-particle":"","family":"Muskens","given":"G.J.D.M.","non-dropping-particle":"","parse-names":false,"suffix":""},{"dropping-particle":"","family":"Och","given":"R.A.F.","non-dropping-particle":"van","parse-names":false,"suffix":""}],"id":"ITEM-1","issued":{"date-parts":[["2015"]]},"title":"Op weg naar een natuurinclusieve duurzame landbouw - WUR","type":"webpage"},"uris":["http://www.mendeley.com/documents/?uuid=40b07f62-24ac-33e0-80e3-e4e3ad18caaa"]}],"mendeley":{"formattedCitation":"(Sanders &lt;i&gt;et al.&lt;/i&gt;, 2015)","plainTextFormattedCitation":"(Sanders et al., 2015)","previouslyFormattedCitation":"(Sanders &lt;i&gt;et al.&lt;/i&gt;, 2015)"},"properties":{"noteIndex":0},"schema":"https://github.com/citation-style-language/schema/raw/master/csl-citation.json"}</w:instrText>
      </w:r>
      <w:r w:rsidR="00621584" w:rsidRPr="00801A14">
        <w:rPr>
          <w:sz w:val="22"/>
        </w:rPr>
        <w:fldChar w:fldCharType="separate"/>
      </w:r>
      <w:r w:rsidR="00621584" w:rsidRPr="00801A14">
        <w:rPr>
          <w:noProof/>
          <w:sz w:val="22"/>
        </w:rPr>
        <w:t xml:space="preserve">(Sanders </w:t>
      </w:r>
      <w:r w:rsidR="00621584" w:rsidRPr="00801A14">
        <w:rPr>
          <w:i/>
          <w:noProof/>
          <w:sz w:val="22"/>
        </w:rPr>
        <w:t>et al.</w:t>
      </w:r>
      <w:r w:rsidR="00621584" w:rsidRPr="00801A14">
        <w:rPr>
          <w:noProof/>
          <w:sz w:val="22"/>
        </w:rPr>
        <w:t>, 2015)</w:t>
      </w:r>
      <w:r w:rsidR="00621584" w:rsidRPr="00801A14">
        <w:rPr>
          <w:sz w:val="22"/>
        </w:rPr>
        <w:fldChar w:fldCharType="end"/>
      </w:r>
      <w:r w:rsidR="00621584" w:rsidRPr="00801A14">
        <w:rPr>
          <w:sz w:val="22"/>
        </w:rPr>
        <w:t xml:space="preserve">. </w:t>
      </w:r>
      <w:r w:rsidRPr="00801A14">
        <w:rPr>
          <w:sz w:val="22"/>
        </w:rPr>
        <w:t>In this field, the strips would be twice as intensive as it is right now, which means that the width of the strips will be reduce</w:t>
      </w:r>
      <w:r w:rsidR="00621584" w:rsidRPr="00801A14">
        <w:rPr>
          <w:sz w:val="22"/>
        </w:rPr>
        <w:t>d</w:t>
      </w:r>
      <w:r w:rsidRPr="00801A14">
        <w:rPr>
          <w:sz w:val="22"/>
        </w:rPr>
        <w:t xml:space="preserve"> to half of its original size. In theory this would not affect the yield dramatically. The size of this field will be around 100 hectares.</w:t>
      </w:r>
    </w:p>
    <w:p w14:paraId="0EF569F9" w14:textId="698025DD" w:rsidR="003D7DCF" w:rsidRPr="00801A14" w:rsidRDefault="003D7DCF" w:rsidP="009145AC">
      <w:pPr>
        <w:spacing w:after="0" w:line="276" w:lineRule="auto"/>
        <w:jc w:val="both"/>
        <w:rPr>
          <w:sz w:val="22"/>
          <w:szCs w:val="22"/>
        </w:rPr>
      </w:pPr>
      <w:r w:rsidRPr="00801A14">
        <w:rPr>
          <w:sz w:val="22"/>
        </w:rPr>
        <w:t>La</w:t>
      </w:r>
      <w:r w:rsidR="00A91BB4" w:rsidRPr="00801A14">
        <w:rPr>
          <w:sz w:val="22"/>
        </w:rPr>
        <w:t>stly</w:t>
      </w:r>
      <w:r w:rsidRPr="00801A14">
        <w:rPr>
          <w:sz w:val="22"/>
        </w:rPr>
        <w:t>, the Agro</w:t>
      </w:r>
      <w:r w:rsidR="00621584" w:rsidRPr="00801A14">
        <w:rPr>
          <w:sz w:val="22"/>
        </w:rPr>
        <w:t>f</w:t>
      </w:r>
      <w:r w:rsidRPr="00801A14">
        <w:rPr>
          <w:sz w:val="22"/>
        </w:rPr>
        <w:t>orestry. According to the recent research, introducing intercropping or grazing can increase the revenue</w:t>
      </w:r>
      <w:r w:rsidR="00621584" w:rsidRPr="00801A14">
        <w:rPr>
          <w:sz w:val="22"/>
        </w:rPr>
        <w:t>.</w:t>
      </w:r>
      <w:r w:rsidRPr="00801A14">
        <w:rPr>
          <w:sz w:val="22"/>
        </w:rPr>
        <w:t xml:space="preserve"> Also</w:t>
      </w:r>
      <w:r w:rsidR="00621584" w:rsidRPr="00801A14">
        <w:rPr>
          <w:sz w:val="22"/>
        </w:rPr>
        <w:t>,</w:t>
      </w:r>
      <w:r w:rsidRPr="00801A14">
        <w:rPr>
          <w:sz w:val="22"/>
        </w:rPr>
        <w:t xml:space="preserve"> the shelter provided by trees can </w:t>
      </w:r>
      <w:r w:rsidR="00A91BB4" w:rsidRPr="00801A14">
        <w:rPr>
          <w:sz w:val="22"/>
        </w:rPr>
        <w:t xml:space="preserve">positively reflect in </w:t>
      </w:r>
      <w:r w:rsidRPr="00801A14">
        <w:rPr>
          <w:sz w:val="22"/>
        </w:rPr>
        <w:t xml:space="preserve">yield </w:t>
      </w:r>
      <w:r w:rsidR="00A91BB4" w:rsidRPr="00801A14">
        <w:rPr>
          <w:sz w:val="22"/>
        </w:rPr>
        <w:t xml:space="preserve">productivity </w:t>
      </w:r>
      <w:r w:rsidRPr="00801A14">
        <w:rPr>
          <w:sz w:val="22"/>
        </w:rPr>
        <w:t xml:space="preserve">in some arable </w:t>
      </w:r>
      <w:r w:rsidRPr="00801A14">
        <w:rPr>
          <w:sz w:val="22"/>
          <w:szCs w:val="22"/>
        </w:rPr>
        <w:t xml:space="preserve">systems </w:t>
      </w:r>
      <w:r w:rsidR="00621584" w:rsidRPr="00801A14">
        <w:rPr>
          <w:sz w:val="22"/>
          <w:szCs w:val="22"/>
        </w:rPr>
        <w:fldChar w:fldCharType="begin" w:fldLock="1"/>
      </w:r>
      <w:r w:rsidR="007D429A" w:rsidRPr="00801A14">
        <w:rPr>
          <w:sz w:val="22"/>
          <w:szCs w:val="22"/>
        </w:rPr>
        <w:instrText>ADDIN CSL_CITATION {"citationItems":[{"id":"ITEM-1","itemData":{"ISBN":"201811:26:19","author":[{"dropping-particle":"","family":"Phalan","given":"Ben","non-dropping-particle":"","parse-names":false,"suffix":""},{"dropping-particle":"","family":"Onial","given":"Malvika","non-dropping-particle":"","parse-names":false,"suffix":""},{"dropping-particle":"","family":"Balmford","given":"Andrew","non-dropping-particle":"","parse-names":false,"suffix":""},{"dropping-particle":"","family":"Green","given":"Rhys E","non-dropping-particle":"","parse-names":false,"suffix":""}],"container-title":"Source: Science, New Series","id":"ITEM-1","issue":"6047","issued":{"date-parts":[["2011"]]},"number-of-pages":"1289-1291","title":"Reconciling Food Production and Biodiversity Conservation: Land Sharing and Land Sparing","type":"report","volume":"333"},"uris":["http://www.mendeley.com/documents/?uuid=5d40f01a-62a9-3370-bb88-a6edd3e79ff8"]}],"mendeley":{"formattedCitation":"(Phalan &lt;i&gt;et al.&lt;/i&gt;, 2011)","plainTextFormattedCitation":"(Phalan et al., 2011)","previouslyFormattedCitation":"(Phalan &lt;i&gt;et al.&lt;/i&gt;, 2011)"},"properties":{"noteIndex":0},"schema":"https://github.com/citation-style-language/schema/raw/master/csl-citation.json"}</w:instrText>
      </w:r>
      <w:r w:rsidR="00621584" w:rsidRPr="00801A14">
        <w:rPr>
          <w:sz w:val="22"/>
          <w:szCs w:val="22"/>
        </w:rPr>
        <w:fldChar w:fldCharType="separate"/>
      </w:r>
      <w:r w:rsidR="00621584" w:rsidRPr="00801A14">
        <w:rPr>
          <w:noProof/>
          <w:sz w:val="22"/>
          <w:szCs w:val="22"/>
        </w:rPr>
        <w:t xml:space="preserve">(Phalan </w:t>
      </w:r>
      <w:r w:rsidR="00621584" w:rsidRPr="00801A14">
        <w:rPr>
          <w:i/>
          <w:noProof/>
          <w:sz w:val="22"/>
          <w:szCs w:val="22"/>
        </w:rPr>
        <w:t>et al.</w:t>
      </w:r>
      <w:r w:rsidR="00621584" w:rsidRPr="00801A14">
        <w:rPr>
          <w:noProof/>
          <w:sz w:val="22"/>
          <w:szCs w:val="22"/>
        </w:rPr>
        <w:t>, 2011)</w:t>
      </w:r>
      <w:r w:rsidR="00621584" w:rsidRPr="00801A14">
        <w:rPr>
          <w:sz w:val="22"/>
          <w:szCs w:val="22"/>
        </w:rPr>
        <w:fldChar w:fldCharType="end"/>
      </w:r>
      <w:r w:rsidR="00621584" w:rsidRPr="00801A14">
        <w:rPr>
          <w:sz w:val="22"/>
          <w:szCs w:val="22"/>
        </w:rPr>
        <w:t xml:space="preserve">. </w:t>
      </w:r>
      <w:r w:rsidRPr="00801A14">
        <w:rPr>
          <w:sz w:val="22"/>
          <w:szCs w:val="22"/>
        </w:rPr>
        <w:t xml:space="preserve">According to the research done by Oosterbaan </w:t>
      </w:r>
      <w:r w:rsidR="00621584" w:rsidRPr="00801A14">
        <w:rPr>
          <w:i/>
          <w:sz w:val="22"/>
          <w:szCs w:val="22"/>
        </w:rPr>
        <w:t>et al</w:t>
      </w:r>
      <w:r w:rsidR="00621584" w:rsidRPr="00801A14">
        <w:rPr>
          <w:sz w:val="22"/>
          <w:szCs w:val="22"/>
        </w:rPr>
        <w:t xml:space="preserve">. </w:t>
      </w:r>
      <w:r w:rsidRPr="00801A14">
        <w:rPr>
          <w:sz w:val="22"/>
          <w:szCs w:val="22"/>
        </w:rPr>
        <w:t>(200</w:t>
      </w:r>
      <w:r w:rsidR="00621584" w:rsidRPr="00801A14">
        <w:rPr>
          <w:sz w:val="22"/>
          <w:szCs w:val="22"/>
        </w:rPr>
        <w:t>6</w:t>
      </w:r>
      <w:r w:rsidRPr="00801A14">
        <w:rPr>
          <w:sz w:val="22"/>
          <w:szCs w:val="22"/>
        </w:rPr>
        <w:t xml:space="preserve">), walnut is the go-to tree in the Netherlands, which is also the choice of this experiment group. Because of the relative rich experience with the agroforestry, the area </w:t>
      </w:r>
      <w:r w:rsidR="00A91BB4" w:rsidRPr="00801A14">
        <w:rPr>
          <w:sz w:val="22"/>
          <w:szCs w:val="22"/>
        </w:rPr>
        <w:t xml:space="preserve">will </w:t>
      </w:r>
      <w:r w:rsidRPr="00801A14">
        <w:rPr>
          <w:sz w:val="22"/>
          <w:szCs w:val="22"/>
        </w:rPr>
        <w:t>be</w:t>
      </w:r>
      <w:r w:rsidR="00621584" w:rsidRPr="00801A14">
        <w:rPr>
          <w:sz w:val="22"/>
          <w:szCs w:val="22"/>
        </w:rPr>
        <w:t xml:space="preserve"> </w:t>
      </w:r>
      <w:r w:rsidRPr="00801A14">
        <w:rPr>
          <w:sz w:val="22"/>
          <w:szCs w:val="22"/>
        </w:rPr>
        <w:t xml:space="preserve">around 100 hectares. </w:t>
      </w:r>
    </w:p>
    <w:p w14:paraId="77EF2CD3" w14:textId="77777777" w:rsidR="003D7DCF" w:rsidRPr="00801A14" w:rsidRDefault="003D7DCF" w:rsidP="009145AC">
      <w:pPr>
        <w:spacing w:after="0" w:line="276" w:lineRule="auto"/>
        <w:jc w:val="both"/>
        <w:rPr>
          <w:sz w:val="22"/>
          <w:szCs w:val="22"/>
        </w:rPr>
      </w:pPr>
    </w:p>
    <w:p w14:paraId="2D72A5FE" w14:textId="0D72EC2D" w:rsidR="003D7DCF" w:rsidRPr="00801A14" w:rsidRDefault="003D7DCF" w:rsidP="009145AC">
      <w:pPr>
        <w:spacing w:after="0" w:line="276" w:lineRule="auto"/>
        <w:jc w:val="both"/>
        <w:rPr>
          <w:sz w:val="22"/>
          <w:szCs w:val="22"/>
        </w:rPr>
      </w:pPr>
      <w:r w:rsidRPr="00801A14">
        <w:rPr>
          <w:sz w:val="22"/>
          <w:szCs w:val="22"/>
        </w:rPr>
        <w:t xml:space="preserve">The crop rotation for all these </w:t>
      </w:r>
      <w:r w:rsidR="00A91BB4" w:rsidRPr="00801A14">
        <w:rPr>
          <w:sz w:val="22"/>
          <w:szCs w:val="22"/>
        </w:rPr>
        <w:t xml:space="preserve">experimental areas </w:t>
      </w:r>
      <w:r w:rsidRPr="00801A14">
        <w:rPr>
          <w:sz w:val="22"/>
          <w:szCs w:val="22"/>
        </w:rPr>
        <w:t xml:space="preserve">should be the same </w:t>
      </w:r>
      <w:r w:rsidR="00A91BB4" w:rsidRPr="00801A14">
        <w:rPr>
          <w:sz w:val="22"/>
          <w:szCs w:val="22"/>
        </w:rPr>
        <w:t>over the years</w:t>
      </w:r>
      <w:r w:rsidR="00D84B6F" w:rsidRPr="00801A14">
        <w:rPr>
          <w:sz w:val="22"/>
          <w:szCs w:val="22"/>
        </w:rPr>
        <w:t xml:space="preserve"> </w:t>
      </w:r>
      <w:r w:rsidR="00A91BB4" w:rsidRPr="00801A14">
        <w:rPr>
          <w:sz w:val="22"/>
          <w:szCs w:val="22"/>
        </w:rPr>
        <w:t>to allow a proper comparison between different treatments</w:t>
      </w:r>
      <w:r w:rsidRPr="00801A14">
        <w:rPr>
          <w:sz w:val="22"/>
          <w:szCs w:val="22"/>
        </w:rPr>
        <w:t>. Also</w:t>
      </w:r>
      <w:r w:rsidR="00621584" w:rsidRPr="00801A14">
        <w:rPr>
          <w:sz w:val="22"/>
          <w:szCs w:val="22"/>
        </w:rPr>
        <w:t>,</w:t>
      </w:r>
      <w:r w:rsidRPr="00801A14">
        <w:rPr>
          <w:sz w:val="22"/>
          <w:szCs w:val="22"/>
        </w:rPr>
        <w:t xml:space="preserve"> the</w:t>
      </w:r>
      <w:r w:rsidR="00A91BB4" w:rsidRPr="00801A14">
        <w:rPr>
          <w:sz w:val="22"/>
          <w:szCs w:val="22"/>
        </w:rPr>
        <w:t xml:space="preserve"> choice of the </w:t>
      </w:r>
      <w:r w:rsidR="00D84B6F" w:rsidRPr="00801A14">
        <w:rPr>
          <w:sz w:val="22"/>
          <w:szCs w:val="22"/>
        </w:rPr>
        <w:t xml:space="preserve">experimental </w:t>
      </w:r>
      <w:r w:rsidR="00A91BB4" w:rsidRPr="00801A14">
        <w:rPr>
          <w:sz w:val="22"/>
          <w:szCs w:val="22"/>
        </w:rPr>
        <w:t>areas will be influenced by the</w:t>
      </w:r>
      <w:r w:rsidRPr="00801A14">
        <w:rPr>
          <w:sz w:val="22"/>
          <w:szCs w:val="22"/>
        </w:rPr>
        <w:t xml:space="preserve"> soil type</w:t>
      </w:r>
      <w:r w:rsidR="00A91BB4" w:rsidRPr="00801A14">
        <w:rPr>
          <w:sz w:val="22"/>
          <w:szCs w:val="22"/>
        </w:rPr>
        <w:t>, that</w:t>
      </w:r>
      <w:r w:rsidRPr="00801A14">
        <w:rPr>
          <w:sz w:val="22"/>
          <w:szCs w:val="22"/>
        </w:rPr>
        <w:t xml:space="preserve"> should be the same</w:t>
      </w:r>
      <w:r w:rsidR="00A91BB4" w:rsidRPr="00801A14">
        <w:rPr>
          <w:sz w:val="22"/>
          <w:szCs w:val="22"/>
        </w:rPr>
        <w:t xml:space="preserve"> or</w:t>
      </w:r>
      <w:r w:rsidRPr="00801A14">
        <w:rPr>
          <w:sz w:val="22"/>
          <w:szCs w:val="22"/>
        </w:rPr>
        <w:t xml:space="preserve"> relatively similar</w:t>
      </w:r>
      <w:r w:rsidR="00A91BB4" w:rsidRPr="00801A14">
        <w:rPr>
          <w:sz w:val="22"/>
          <w:szCs w:val="22"/>
        </w:rPr>
        <w:t xml:space="preserve"> between the areas, to further improve the relevance of the comparison</w:t>
      </w:r>
      <w:r w:rsidRPr="00801A14">
        <w:rPr>
          <w:sz w:val="22"/>
          <w:szCs w:val="22"/>
        </w:rPr>
        <w:t xml:space="preserve">. </w:t>
      </w:r>
    </w:p>
    <w:p w14:paraId="2256CA8E" w14:textId="6E018391" w:rsidR="007D429A" w:rsidRPr="00801A14" w:rsidRDefault="00A91BB4" w:rsidP="009145AC">
      <w:pPr>
        <w:spacing w:after="0" w:line="276" w:lineRule="auto"/>
        <w:jc w:val="both"/>
        <w:rPr>
          <w:sz w:val="22"/>
          <w:szCs w:val="22"/>
        </w:rPr>
      </w:pPr>
      <w:r w:rsidRPr="00801A14">
        <w:rPr>
          <w:sz w:val="22"/>
          <w:szCs w:val="22"/>
        </w:rPr>
        <w:t xml:space="preserve">These areas will be </w:t>
      </w:r>
      <w:r w:rsidR="00D84B6F" w:rsidRPr="00801A14">
        <w:rPr>
          <w:sz w:val="22"/>
          <w:szCs w:val="22"/>
        </w:rPr>
        <w:t>monitored as all the other parts of the project area for both the biodiversity of different trophic levels and economic return. Additional and/or specific surveys might be taken in consideration if necessary</w:t>
      </w:r>
      <w:r w:rsidR="003D7DCF" w:rsidRPr="00801A14">
        <w:rPr>
          <w:sz w:val="22"/>
          <w:szCs w:val="22"/>
        </w:rPr>
        <w:t xml:space="preserve">. In the end, the biodiversity and the revenue of these experimental field will be compared together </w:t>
      </w:r>
      <w:r w:rsidR="003D7DCF" w:rsidRPr="00801A14">
        <w:rPr>
          <w:sz w:val="22"/>
          <w:szCs w:val="22"/>
        </w:rPr>
        <w:lastRenderedPageBreak/>
        <w:t xml:space="preserve">with the regular farming, and a conclusion </w:t>
      </w:r>
      <w:r w:rsidR="00D84B6F" w:rsidRPr="00801A14">
        <w:rPr>
          <w:sz w:val="22"/>
          <w:szCs w:val="22"/>
        </w:rPr>
        <w:t xml:space="preserve">will </w:t>
      </w:r>
      <w:r w:rsidR="003D7DCF" w:rsidRPr="00801A14">
        <w:rPr>
          <w:sz w:val="22"/>
          <w:szCs w:val="22"/>
        </w:rPr>
        <w:t>be drawn in order to find an optimal solution for both reasonable revenue and increased biodiversity.</w:t>
      </w:r>
    </w:p>
    <w:p w14:paraId="6E520AAA" w14:textId="781B357C" w:rsidR="007D429A" w:rsidRDefault="00DA4EC5" w:rsidP="009145AC">
      <w:pPr>
        <w:jc w:val="both"/>
      </w:pPr>
      <w:r>
        <w:rPr>
          <w:noProof/>
        </w:rPr>
        <w:drawing>
          <wp:anchor distT="0" distB="0" distL="114300" distR="114300" simplePos="0" relativeHeight="251682816" behindDoc="0" locked="0" layoutInCell="1" allowOverlap="1" wp14:anchorId="46DFD8A6" wp14:editId="2AE075A9">
            <wp:simplePos x="0" y="0"/>
            <wp:positionH relativeFrom="margin">
              <wp:align>center</wp:align>
            </wp:positionH>
            <wp:positionV relativeFrom="paragraph">
              <wp:posOffset>2169795</wp:posOffset>
            </wp:positionV>
            <wp:extent cx="2249170" cy="2461895"/>
            <wp:effectExtent l="0" t="0" r="0" b="0"/>
            <wp:wrapSquare wrapText="bothSides"/>
            <wp:docPr id="7" name="Picture 7" descr="Gerelateerde afbeel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relateerde afbeeldi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49170" cy="24618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D429A">
        <w:br w:type="page"/>
      </w:r>
    </w:p>
    <w:p w14:paraId="7E3C664F" w14:textId="44A48453" w:rsidR="003D7DCF" w:rsidRDefault="00801A14" w:rsidP="009145AC">
      <w:pPr>
        <w:pStyle w:val="Heading1"/>
        <w:jc w:val="both"/>
        <w:rPr>
          <w:lang w:val="nl-NL"/>
        </w:rPr>
      </w:pPr>
      <w:r w:rsidRPr="008D2A46">
        <w:rPr>
          <w:lang w:val="nl-NL"/>
        </w:rPr>
        <w:lastRenderedPageBreak/>
        <w:t>Re</w:t>
      </w:r>
      <w:r>
        <w:rPr>
          <w:lang w:val="nl-NL"/>
        </w:rPr>
        <w:t>f</w:t>
      </w:r>
      <w:r w:rsidRPr="008D2A46">
        <w:rPr>
          <w:lang w:val="nl-NL"/>
        </w:rPr>
        <w:t>erences</w:t>
      </w:r>
    </w:p>
    <w:p w14:paraId="1DCF5804" w14:textId="2CAE7262" w:rsidR="007D429A" w:rsidRPr="008D2A46" w:rsidRDefault="007D429A" w:rsidP="009145AC">
      <w:pPr>
        <w:spacing w:after="0" w:line="276" w:lineRule="auto"/>
        <w:jc w:val="both"/>
        <w:rPr>
          <w:lang w:val="nl-NL"/>
        </w:rPr>
      </w:pPr>
    </w:p>
    <w:p w14:paraId="7E7E17BF" w14:textId="475A09B2" w:rsidR="000E1F52" w:rsidRPr="000E1F52" w:rsidRDefault="007D429A" w:rsidP="000E1F52">
      <w:pPr>
        <w:widowControl w:val="0"/>
        <w:autoSpaceDE w:val="0"/>
        <w:autoSpaceDN w:val="0"/>
        <w:adjustRightInd w:val="0"/>
        <w:spacing w:after="0" w:line="240" w:lineRule="auto"/>
        <w:ind w:left="480" w:hanging="480"/>
        <w:rPr>
          <w:rFonts w:ascii="Calibri" w:hAnsi="Calibri" w:cs="Calibri"/>
          <w:noProof/>
          <w:sz w:val="22"/>
          <w:szCs w:val="24"/>
        </w:rPr>
      </w:pPr>
      <w:r w:rsidRPr="00801A14">
        <w:rPr>
          <w:sz w:val="22"/>
        </w:rPr>
        <w:fldChar w:fldCharType="begin" w:fldLock="1"/>
      </w:r>
      <w:r w:rsidRPr="00801A14">
        <w:rPr>
          <w:sz w:val="22"/>
          <w:lang w:val="nl-NL"/>
        </w:rPr>
        <w:instrText xml:space="preserve">ADDIN Mendeley Bibliography CSL_BIBLIOGRAPHY </w:instrText>
      </w:r>
      <w:r w:rsidRPr="00801A14">
        <w:rPr>
          <w:sz w:val="22"/>
        </w:rPr>
        <w:fldChar w:fldCharType="separate"/>
      </w:r>
      <w:r w:rsidR="000E1F52" w:rsidRPr="000E1F52">
        <w:rPr>
          <w:rFonts w:ascii="Calibri" w:hAnsi="Calibri" w:cs="Calibri"/>
          <w:noProof/>
          <w:sz w:val="22"/>
          <w:szCs w:val="24"/>
        </w:rPr>
        <w:t>Agroforestry Nederland. 2014. Agroforestry Nederland | Netwerk ter stimulering van agroforestry in Nederland.</w:t>
      </w:r>
    </w:p>
    <w:p w14:paraId="46620275"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Boer&amp;Bunder. n.d. Perceelsrapport.</w:t>
      </w:r>
    </w:p>
    <w:p w14:paraId="390516F3"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Boerenbuitengebied. n.d. Boerenbuitengebied Muntendam.</w:t>
      </w:r>
    </w:p>
    <w:p w14:paraId="134E36F5"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 xml:space="preserve">Erisman, J.W., Van Eekeren, N., De Wit, J., Koopmans, C., Cuijpers, W., Oerlemans, N., </w:t>
      </w:r>
      <w:r w:rsidRPr="000E1F52">
        <w:rPr>
          <w:rFonts w:ascii="Calibri" w:hAnsi="Calibri" w:cs="Calibri"/>
          <w:i/>
          <w:iCs/>
          <w:noProof/>
          <w:sz w:val="22"/>
          <w:szCs w:val="24"/>
        </w:rPr>
        <w:t>et al.</w:t>
      </w:r>
      <w:r w:rsidRPr="000E1F52">
        <w:rPr>
          <w:rFonts w:ascii="Calibri" w:hAnsi="Calibri" w:cs="Calibri"/>
          <w:noProof/>
          <w:sz w:val="22"/>
          <w:szCs w:val="24"/>
        </w:rPr>
        <w:t xml:space="preserve"> 2015. Agriculture and biodiversity: a better balance benefits both. </w:t>
      </w:r>
      <w:r w:rsidRPr="000E1F52">
        <w:rPr>
          <w:rFonts w:ascii="Calibri" w:hAnsi="Calibri" w:cs="Calibri"/>
          <w:i/>
          <w:iCs/>
          <w:noProof/>
          <w:sz w:val="22"/>
          <w:szCs w:val="24"/>
        </w:rPr>
        <w:t>AIMS Agric. Food</w:t>
      </w:r>
      <w:r w:rsidRPr="000E1F52">
        <w:rPr>
          <w:rFonts w:ascii="Calibri" w:hAnsi="Calibri" w:cs="Calibri"/>
          <w:noProof/>
          <w:sz w:val="22"/>
          <w:szCs w:val="24"/>
        </w:rPr>
        <w:t xml:space="preserve"> </w:t>
      </w:r>
      <w:r w:rsidRPr="000E1F52">
        <w:rPr>
          <w:rFonts w:ascii="Calibri" w:hAnsi="Calibri" w:cs="Calibri"/>
          <w:b/>
          <w:bCs/>
          <w:noProof/>
          <w:sz w:val="22"/>
          <w:szCs w:val="24"/>
        </w:rPr>
        <w:t>1</w:t>
      </w:r>
      <w:r w:rsidRPr="000E1F52">
        <w:rPr>
          <w:rFonts w:ascii="Calibri" w:hAnsi="Calibri" w:cs="Calibri"/>
          <w:noProof/>
          <w:sz w:val="22"/>
          <w:szCs w:val="24"/>
        </w:rPr>
        <w:t>: 157–174.</w:t>
      </w:r>
    </w:p>
    <w:p w14:paraId="3A9EFDD7"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European Commission. n.d. Greening | Agriculture and rural development.</w:t>
      </w:r>
    </w:p>
    <w:p w14:paraId="007CFAB9"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 xml:space="preserve">Fluri, P. &amp; Frick, R. 2002. Honey bee losses during mowing of flowering fields. </w:t>
      </w:r>
      <w:r w:rsidRPr="000E1F52">
        <w:rPr>
          <w:rFonts w:ascii="Calibri" w:hAnsi="Calibri" w:cs="Calibri"/>
          <w:i/>
          <w:iCs/>
          <w:noProof/>
          <w:sz w:val="22"/>
          <w:szCs w:val="24"/>
        </w:rPr>
        <w:t>Bee world</w:t>
      </w:r>
      <w:r w:rsidRPr="000E1F52">
        <w:rPr>
          <w:rFonts w:ascii="Calibri" w:hAnsi="Calibri" w:cs="Calibri"/>
          <w:noProof/>
          <w:sz w:val="22"/>
          <w:szCs w:val="24"/>
        </w:rPr>
        <w:t xml:space="preserve"> </w:t>
      </w:r>
      <w:r w:rsidRPr="000E1F52">
        <w:rPr>
          <w:rFonts w:ascii="Calibri" w:hAnsi="Calibri" w:cs="Calibri"/>
          <w:b/>
          <w:bCs/>
          <w:noProof/>
          <w:sz w:val="22"/>
          <w:szCs w:val="24"/>
        </w:rPr>
        <w:t>83</w:t>
      </w:r>
      <w:r w:rsidRPr="000E1F52">
        <w:rPr>
          <w:rFonts w:ascii="Calibri" w:hAnsi="Calibri" w:cs="Calibri"/>
          <w:noProof/>
          <w:sz w:val="22"/>
          <w:szCs w:val="24"/>
        </w:rPr>
        <w:t>.</w:t>
      </w:r>
    </w:p>
    <w:p w14:paraId="55AB47F9"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Francis, C., Jones, A., Crookston, K., Wittier, K. &amp; Goodman, S. 2018. Strip cropping corn and grain legumes: A review. , doi: 10.1017/S0889189300001235.</w:t>
      </w:r>
    </w:p>
    <w:p w14:paraId="26F50136"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 xml:space="preserve">Garnett, T., Appleby, M.C., Balmford, A., Bateman, I.J., Benton, T.G., Bloomer, P., </w:t>
      </w:r>
      <w:r w:rsidRPr="000E1F52">
        <w:rPr>
          <w:rFonts w:ascii="Calibri" w:hAnsi="Calibri" w:cs="Calibri"/>
          <w:i/>
          <w:iCs/>
          <w:noProof/>
          <w:sz w:val="22"/>
          <w:szCs w:val="24"/>
        </w:rPr>
        <w:t>et al.</w:t>
      </w:r>
      <w:r w:rsidRPr="000E1F52">
        <w:rPr>
          <w:rFonts w:ascii="Calibri" w:hAnsi="Calibri" w:cs="Calibri"/>
          <w:noProof/>
          <w:sz w:val="22"/>
          <w:szCs w:val="24"/>
        </w:rPr>
        <w:t xml:space="preserve"> 2018. Sustainable Intensification in Agriculture: Premises and Policies. </w:t>
      </w:r>
      <w:r w:rsidRPr="000E1F52">
        <w:rPr>
          <w:rFonts w:ascii="Calibri" w:hAnsi="Calibri" w:cs="Calibri"/>
          <w:i/>
          <w:iCs/>
          <w:noProof/>
          <w:sz w:val="22"/>
          <w:szCs w:val="24"/>
        </w:rPr>
        <w:t>Agriculture</w:t>
      </w:r>
      <w:r w:rsidRPr="000E1F52">
        <w:rPr>
          <w:rFonts w:ascii="Calibri" w:hAnsi="Calibri" w:cs="Calibri"/>
          <w:noProof/>
          <w:sz w:val="22"/>
          <w:szCs w:val="24"/>
        </w:rPr>
        <w:t>, doi: 10.1126/science.1234485.</w:t>
      </w:r>
    </w:p>
    <w:p w14:paraId="203C4D2F"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 xml:space="preserve">Geiger, F., Bengtsson, J., Berendse, F., Weisser, W.W., Emmerson, M., Morales, M.B., </w:t>
      </w:r>
      <w:r w:rsidRPr="000E1F52">
        <w:rPr>
          <w:rFonts w:ascii="Calibri" w:hAnsi="Calibri" w:cs="Calibri"/>
          <w:i/>
          <w:iCs/>
          <w:noProof/>
          <w:sz w:val="22"/>
          <w:szCs w:val="24"/>
        </w:rPr>
        <w:t>et al.</w:t>
      </w:r>
      <w:r w:rsidRPr="000E1F52">
        <w:rPr>
          <w:rFonts w:ascii="Calibri" w:hAnsi="Calibri" w:cs="Calibri"/>
          <w:noProof/>
          <w:sz w:val="22"/>
          <w:szCs w:val="24"/>
        </w:rPr>
        <w:t xml:space="preserve"> 2010. Persistent negative effects of pesticides on biodiversity and biological control potential on European farmland ARTICLE IN PRESS. </w:t>
      </w:r>
      <w:r w:rsidRPr="000E1F52">
        <w:rPr>
          <w:rFonts w:ascii="Calibri" w:hAnsi="Calibri" w:cs="Calibri"/>
          <w:i/>
          <w:iCs/>
          <w:noProof/>
          <w:sz w:val="22"/>
          <w:szCs w:val="24"/>
        </w:rPr>
        <w:t>Basic Appl. Ecol.</w:t>
      </w:r>
      <w:r w:rsidRPr="000E1F52">
        <w:rPr>
          <w:rFonts w:ascii="Calibri" w:hAnsi="Calibri" w:cs="Calibri"/>
          <w:noProof/>
          <w:sz w:val="22"/>
          <w:szCs w:val="24"/>
        </w:rPr>
        <w:t xml:space="preserve"> </w:t>
      </w:r>
      <w:r w:rsidRPr="000E1F52">
        <w:rPr>
          <w:rFonts w:ascii="Calibri" w:hAnsi="Calibri" w:cs="Calibri"/>
          <w:b/>
          <w:bCs/>
          <w:noProof/>
          <w:sz w:val="22"/>
          <w:szCs w:val="24"/>
        </w:rPr>
        <w:t>11</w:t>
      </w:r>
      <w:r w:rsidRPr="000E1F52">
        <w:rPr>
          <w:rFonts w:ascii="Calibri" w:hAnsi="Calibri" w:cs="Calibri"/>
          <w:noProof/>
          <w:sz w:val="22"/>
          <w:szCs w:val="24"/>
        </w:rPr>
        <w:t>: 97–105.</w:t>
      </w:r>
    </w:p>
    <w:p w14:paraId="4469D260"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 xml:space="preserve">Hance, T. &amp; Gregoirewibo, C. 1987. Effect of agricultural practices on carabid populations. </w:t>
      </w:r>
      <w:r w:rsidRPr="000E1F52">
        <w:rPr>
          <w:rFonts w:ascii="Calibri" w:hAnsi="Calibri" w:cs="Calibri"/>
          <w:i/>
          <w:iCs/>
          <w:noProof/>
          <w:sz w:val="22"/>
          <w:szCs w:val="24"/>
        </w:rPr>
        <w:t>Acta Phytopathol. Entomol. Hungarica</w:t>
      </w:r>
      <w:r w:rsidRPr="000E1F52">
        <w:rPr>
          <w:rFonts w:ascii="Calibri" w:hAnsi="Calibri" w:cs="Calibri"/>
          <w:noProof/>
          <w:sz w:val="22"/>
          <w:szCs w:val="24"/>
        </w:rPr>
        <w:t xml:space="preserve"> </w:t>
      </w:r>
      <w:r w:rsidRPr="000E1F52">
        <w:rPr>
          <w:rFonts w:ascii="Calibri" w:hAnsi="Calibri" w:cs="Calibri"/>
          <w:b/>
          <w:bCs/>
          <w:noProof/>
          <w:sz w:val="22"/>
          <w:szCs w:val="24"/>
        </w:rPr>
        <w:t>22</w:t>
      </w:r>
      <w:r w:rsidRPr="000E1F52">
        <w:rPr>
          <w:rFonts w:ascii="Calibri" w:hAnsi="Calibri" w:cs="Calibri"/>
          <w:noProof/>
          <w:sz w:val="22"/>
          <w:szCs w:val="24"/>
        </w:rPr>
        <w:t>.</w:t>
      </w:r>
    </w:p>
    <w:p w14:paraId="2AB87F99"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 xml:space="preserve">J.Y., H., J., G. &amp; T., W. 2009. Meadow harvesting techniques and their impacts on field fauna. </w:t>
      </w:r>
      <w:r w:rsidRPr="000E1F52">
        <w:rPr>
          <w:rFonts w:ascii="Calibri" w:hAnsi="Calibri" w:cs="Calibri"/>
          <w:i/>
          <w:iCs/>
          <w:noProof/>
          <w:sz w:val="22"/>
          <w:szCs w:val="24"/>
        </w:rPr>
        <w:t>Agric. Ecosyst. Environ.</w:t>
      </w:r>
      <w:r w:rsidRPr="000E1F52">
        <w:rPr>
          <w:rFonts w:ascii="Calibri" w:hAnsi="Calibri" w:cs="Calibri"/>
          <w:noProof/>
          <w:sz w:val="22"/>
          <w:szCs w:val="24"/>
        </w:rPr>
        <w:t xml:space="preserve"> </w:t>
      </w:r>
      <w:r w:rsidRPr="000E1F52">
        <w:rPr>
          <w:rFonts w:ascii="Calibri" w:hAnsi="Calibri" w:cs="Calibri"/>
          <w:b/>
          <w:bCs/>
          <w:noProof/>
          <w:sz w:val="22"/>
          <w:szCs w:val="24"/>
        </w:rPr>
        <w:t>130</w:t>
      </w:r>
      <w:r w:rsidRPr="000E1F52">
        <w:rPr>
          <w:rFonts w:ascii="Calibri" w:hAnsi="Calibri" w:cs="Calibri"/>
          <w:noProof/>
          <w:sz w:val="22"/>
          <w:szCs w:val="24"/>
        </w:rPr>
        <w:t>.</w:t>
      </w:r>
    </w:p>
    <w:p w14:paraId="0303D871"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 xml:space="preserve">Klaassen, R. 2018. </w:t>
      </w:r>
      <w:r w:rsidRPr="000E1F52">
        <w:rPr>
          <w:rFonts w:ascii="Calibri" w:hAnsi="Calibri" w:cs="Calibri"/>
          <w:i/>
          <w:iCs/>
          <w:noProof/>
          <w:sz w:val="22"/>
          <w:szCs w:val="24"/>
        </w:rPr>
        <w:t>Nature conservation in agriculture</w:t>
      </w:r>
      <w:r w:rsidRPr="000E1F52">
        <w:rPr>
          <w:rFonts w:ascii="Calibri" w:hAnsi="Calibri" w:cs="Calibri"/>
          <w:noProof/>
          <w:sz w:val="22"/>
          <w:szCs w:val="24"/>
        </w:rPr>
        <w:t>.</w:t>
      </w:r>
    </w:p>
    <w:p w14:paraId="459321F2"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 xml:space="preserve">Kuiper, M.W., Ottens, H.J., van Ruijven, J., Koks, B.J., de Snoo, G.R. &amp; Berendse, F. 2015. Effects of breeding habitat and field margins on the reproductive performance of Skylarks (Alauda arvensis) on intensive farmland. </w:t>
      </w:r>
      <w:r w:rsidRPr="000E1F52">
        <w:rPr>
          <w:rFonts w:ascii="Calibri" w:hAnsi="Calibri" w:cs="Calibri"/>
          <w:i/>
          <w:iCs/>
          <w:noProof/>
          <w:sz w:val="22"/>
          <w:szCs w:val="24"/>
        </w:rPr>
        <w:t>J. Ornithol.</w:t>
      </w:r>
      <w:r w:rsidRPr="000E1F52">
        <w:rPr>
          <w:rFonts w:ascii="Calibri" w:hAnsi="Calibri" w:cs="Calibri"/>
          <w:noProof/>
          <w:sz w:val="22"/>
          <w:szCs w:val="24"/>
        </w:rPr>
        <w:t xml:space="preserve"> </w:t>
      </w:r>
      <w:r w:rsidRPr="000E1F52">
        <w:rPr>
          <w:rFonts w:ascii="Calibri" w:hAnsi="Calibri" w:cs="Calibri"/>
          <w:b/>
          <w:bCs/>
          <w:noProof/>
          <w:sz w:val="22"/>
          <w:szCs w:val="24"/>
        </w:rPr>
        <w:t>156</w:t>
      </w:r>
      <w:r w:rsidRPr="000E1F52">
        <w:rPr>
          <w:rFonts w:ascii="Calibri" w:hAnsi="Calibri" w:cs="Calibri"/>
          <w:noProof/>
          <w:sz w:val="22"/>
          <w:szCs w:val="24"/>
        </w:rPr>
        <w:t>: 557–568. Springer Berlin Heidelberg.</w:t>
      </w:r>
    </w:p>
    <w:p w14:paraId="388A11EA"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Nicholls, C.I. &amp; Altieri, M.A. 2012. Plant biodiversity enhances bees and other insect pollinators in agroecosystems. A review. , doi: 10.1007/s13593-012-0092-y.</w:t>
      </w:r>
    </w:p>
    <w:p w14:paraId="23DE160D"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 xml:space="preserve">Oosterbaan, A. &amp; Kuiters, A.T. 2009. Agroforestry in Europe. </w:t>
      </w:r>
      <w:r w:rsidRPr="000E1F52">
        <w:rPr>
          <w:rFonts w:ascii="Calibri" w:hAnsi="Calibri" w:cs="Calibri"/>
          <w:b/>
          <w:bCs/>
          <w:noProof/>
          <w:sz w:val="22"/>
          <w:szCs w:val="24"/>
        </w:rPr>
        <w:t>6</w:t>
      </w:r>
      <w:r w:rsidRPr="000E1F52">
        <w:rPr>
          <w:rFonts w:ascii="Calibri" w:hAnsi="Calibri" w:cs="Calibri"/>
          <w:noProof/>
          <w:sz w:val="22"/>
          <w:szCs w:val="24"/>
        </w:rPr>
        <w:t>.</w:t>
      </w:r>
    </w:p>
    <w:p w14:paraId="1A00B49C"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 xml:space="preserve">Oosterbaan, A., Schepers, H. &amp; Kwanten, E. 2006. Walnut as a farm crop in the Netherlands: An agroforestry project in the East and selection of cultivars for organic cultivation in the North. </w:t>
      </w:r>
      <w:r w:rsidRPr="000E1F52">
        <w:rPr>
          <w:rFonts w:ascii="Calibri" w:hAnsi="Calibri" w:cs="Calibri"/>
          <w:i/>
          <w:iCs/>
          <w:noProof/>
          <w:sz w:val="22"/>
          <w:szCs w:val="24"/>
        </w:rPr>
        <w:t>Acta Hortic.</w:t>
      </w:r>
      <w:r w:rsidRPr="000E1F52">
        <w:rPr>
          <w:rFonts w:ascii="Calibri" w:hAnsi="Calibri" w:cs="Calibri"/>
          <w:noProof/>
          <w:sz w:val="22"/>
          <w:szCs w:val="24"/>
        </w:rPr>
        <w:t xml:space="preserve"> </w:t>
      </w:r>
      <w:r w:rsidRPr="000E1F52">
        <w:rPr>
          <w:rFonts w:ascii="Calibri" w:hAnsi="Calibri" w:cs="Calibri"/>
          <w:b/>
          <w:bCs/>
          <w:noProof/>
          <w:sz w:val="22"/>
          <w:szCs w:val="24"/>
        </w:rPr>
        <w:t>705</w:t>
      </w:r>
      <w:r w:rsidRPr="000E1F52">
        <w:rPr>
          <w:rFonts w:ascii="Calibri" w:hAnsi="Calibri" w:cs="Calibri"/>
          <w:noProof/>
          <w:sz w:val="22"/>
          <w:szCs w:val="24"/>
        </w:rPr>
        <w:t>: 27–34.</w:t>
      </w:r>
    </w:p>
    <w:p w14:paraId="281D8DE1"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 xml:space="preserve">Ottens, H.J. 2014. </w:t>
      </w:r>
      <w:r w:rsidRPr="000E1F52">
        <w:rPr>
          <w:rFonts w:ascii="Calibri" w:hAnsi="Calibri" w:cs="Calibri"/>
          <w:i/>
          <w:iCs/>
          <w:noProof/>
          <w:sz w:val="22"/>
          <w:szCs w:val="24"/>
        </w:rPr>
        <w:t>Broedvogelkartering omgeving Muntendam 2013</w:t>
      </w:r>
      <w:r w:rsidRPr="000E1F52">
        <w:rPr>
          <w:rFonts w:ascii="Calibri" w:hAnsi="Calibri" w:cs="Calibri"/>
          <w:noProof/>
          <w:sz w:val="22"/>
          <w:szCs w:val="24"/>
        </w:rPr>
        <w:t>.</w:t>
      </w:r>
    </w:p>
    <w:p w14:paraId="10D8B5FA"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 xml:space="preserve">Phalan, B., Onial, M., Balmford, A. &amp; Green, R.E. 2011. </w:t>
      </w:r>
      <w:r w:rsidRPr="000E1F52">
        <w:rPr>
          <w:rFonts w:ascii="Calibri" w:hAnsi="Calibri" w:cs="Calibri"/>
          <w:i/>
          <w:iCs/>
          <w:noProof/>
          <w:sz w:val="22"/>
          <w:szCs w:val="24"/>
        </w:rPr>
        <w:t>Reconciling Food Production and Biodiversity Conservation: Land Sharing and Land Sparing</w:t>
      </w:r>
      <w:r w:rsidRPr="000E1F52">
        <w:rPr>
          <w:rFonts w:ascii="Calibri" w:hAnsi="Calibri" w:cs="Calibri"/>
          <w:noProof/>
          <w:sz w:val="22"/>
          <w:szCs w:val="24"/>
        </w:rPr>
        <w:t>.</w:t>
      </w:r>
    </w:p>
    <w:p w14:paraId="64C9E500"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 xml:space="preserve">Sanders, M.E., Westerink, J., Migchels, G., Korevaar, H., Geerts, R.H.E.M., Bloem, J., </w:t>
      </w:r>
      <w:r w:rsidRPr="000E1F52">
        <w:rPr>
          <w:rFonts w:ascii="Calibri" w:hAnsi="Calibri" w:cs="Calibri"/>
          <w:i/>
          <w:iCs/>
          <w:noProof/>
          <w:sz w:val="22"/>
          <w:szCs w:val="24"/>
        </w:rPr>
        <w:t>et al.</w:t>
      </w:r>
      <w:r w:rsidRPr="000E1F52">
        <w:rPr>
          <w:rFonts w:ascii="Calibri" w:hAnsi="Calibri" w:cs="Calibri"/>
          <w:noProof/>
          <w:sz w:val="22"/>
          <w:szCs w:val="24"/>
        </w:rPr>
        <w:t xml:space="preserve"> 2015. Op weg naar een natuurinclusieve duurzame landbouw - WUR.</w:t>
      </w:r>
    </w:p>
    <w:p w14:paraId="30631F25"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Sukkel, W. 2018. Agroforestry wordt nieuwe standaard voor duurzame landbouw - WUR.</w:t>
      </w:r>
    </w:p>
    <w:p w14:paraId="65AEA8BA"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Sukkel, W. n.d. Strip cultivation of six different crops for more biodiversity - WUR.</w:t>
      </w:r>
    </w:p>
    <w:p w14:paraId="788BE30D"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 xml:space="preserve">The Royal Society for the Protection of Birds. 2012. </w:t>
      </w:r>
      <w:r w:rsidRPr="000E1F52">
        <w:rPr>
          <w:rFonts w:ascii="Calibri" w:hAnsi="Calibri" w:cs="Calibri"/>
          <w:i/>
          <w:iCs/>
          <w:noProof/>
          <w:sz w:val="22"/>
          <w:szCs w:val="24"/>
        </w:rPr>
        <w:t>Farming for food, profit and wildlife HOPE FARM 2</w:t>
      </w:r>
      <w:r w:rsidRPr="000E1F52">
        <w:rPr>
          <w:rFonts w:ascii="Calibri" w:hAnsi="Calibri" w:cs="Calibri"/>
          <w:noProof/>
          <w:sz w:val="22"/>
          <w:szCs w:val="24"/>
        </w:rPr>
        <w:t>.</w:t>
      </w:r>
    </w:p>
    <w:p w14:paraId="299250C0"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szCs w:val="24"/>
        </w:rPr>
      </w:pPr>
      <w:r w:rsidRPr="000E1F52">
        <w:rPr>
          <w:rFonts w:ascii="Calibri" w:hAnsi="Calibri" w:cs="Calibri"/>
          <w:noProof/>
          <w:sz w:val="22"/>
          <w:szCs w:val="24"/>
        </w:rPr>
        <w:t xml:space="preserve">Thrupp, L.A. 2000. Linking agricultural biodiversity and food security: the valuable role of agrobiodiversity for sustainable agriculture. </w:t>
      </w:r>
      <w:r w:rsidRPr="000E1F52">
        <w:rPr>
          <w:rFonts w:ascii="Calibri" w:hAnsi="Calibri" w:cs="Calibri"/>
          <w:i/>
          <w:iCs/>
          <w:noProof/>
          <w:sz w:val="22"/>
          <w:szCs w:val="24"/>
        </w:rPr>
        <w:t>Int. Aff.</w:t>
      </w:r>
      <w:r w:rsidRPr="000E1F52">
        <w:rPr>
          <w:rFonts w:ascii="Calibri" w:hAnsi="Calibri" w:cs="Calibri"/>
          <w:noProof/>
          <w:sz w:val="22"/>
          <w:szCs w:val="24"/>
        </w:rPr>
        <w:t xml:space="preserve"> 265–281.</w:t>
      </w:r>
    </w:p>
    <w:p w14:paraId="6D30A64C" w14:textId="77777777" w:rsidR="000E1F52" w:rsidRPr="000E1F52" w:rsidRDefault="000E1F52" w:rsidP="000E1F52">
      <w:pPr>
        <w:widowControl w:val="0"/>
        <w:autoSpaceDE w:val="0"/>
        <w:autoSpaceDN w:val="0"/>
        <w:adjustRightInd w:val="0"/>
        <w:spacing w:after="0" w:line="240" w:lineRule="auto"/>
        <w:ind w:left="480" w:hanging="480"/>
        <w:rPr>
          <w:rFonts w:ascii="Calibri" w:hAnsi="Calibri" w:cs="Calibri"/>
          <w:noProof/>
          <w:sz w:val="22"/>
        </w:rPr>
      </w:pPr>
      <w:r w:rsidRPr="000E1F52">
        <w:rPr>
          <w:rFonts w:ascii="Calibri" w:hAnsi="Calibri" w:cs="Calibri"/>
          <w:noProof/>
          <w:sz w:val="22"/>
          <w:szCs w:val="24"/>
        </w:rPr>
        <w:t xml:space="preserve">van Dijk, A.J. &amp; Boele, A. 2011. </w:t>
      </w:r>
      <w:r w:rsidRPr="000E1F52">
        <w:rPr>
          <w:rFonts w:ascii="Calibri" w:hAnsi="Calibri" w:cs="Calibri"/>
          <w:i/>
          <w:iCs/>
          <w:noProof/>
          <w:sz w:val="22"/>
          <w:szCs w:val="24"/>
        </w:rPr>
        <w:t>Handleiding SOVON Broedvogelonderzoek</w:t>
      </w:r>
      <w:r w:rsidRPr="000E1F52">
        <w:rPr>
          <w:rFonts w:ascii="Calibri" w:hAnsi="Calibri" w:cs="Calibri"/>
          <w:noProof/>
          <w:sz w:val="22"/>
          <w:szCs w:val="24"/>
        </w:rPr>
        <w:t>.</w:t>
      </w:r>
    </w:p>
    <w:p w14:paraId="111A6AC6" w14:textId="6835940B" w:rsidR="008D2A46" w:rsidRPr="009145AC" w:rsidRDefault="007D429A" w:rsidP="009145AC">
      <w:pPr>
        <w:spacing w:after="0" w:line="276" w:lineRule="auto"/>
        <w:jc w:val="both"/>
        <w:rPr>
          <w:sz w:val="22"/>
          <w:lang w:val="nl-NL"/>
        </w:rPr>
      </w:pPr>
      <w:r w:rsidRPr="00801A14">
        <w:rPr>
          <w:sz w:val="22"/>
        </w:rPr>
        <w:fldChar w:fldCharType="end"/>
      </w:r>
    </w:p>
    <w:sectPr w:rsidR="008D2A46" w:rsidRPr="009145AC" w:rsidSect="00A927F5">
      <w:footerReference w:type="default" r:id="rId15"/>
      <w:pgSz w:w="11906" w:h="16838"/>
      <w:pgMar w:top="1417" w:right="1134" w:bottom="1134" w:left="1134"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9B9065" w14:textId="77777777" w:rsidR="004142F5" w:rsidRDefault="004142F5" w:rsidP="0058230B">
      <w:pPr>
        <w:spacing w:after="0" w:line="240" w:lineRule="auto"/>
      </w:pPr>
      <w:r>
        <w:separator/>
      </w:r>
    </w:p>
  </w:endnote>
  <w:endnote w:type="continuationSeparator" w:id="0">
    <w:p w14:paraId="36A6F76E" w14:textId="77777777" w:rsidR="004142F5" w:rsidRDefault="004142F5" w:rsidP="005823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562821"/>
      <w:docPartObj>
        <w:docPartGallery w:val="Page Numbers (Bottom of Page)"/>
        <w:docPartUnique/>
      </w:docPartObj>
    </w:sdtPr>
    <w:sdtEndPr>
      <w:rPr>
        <w:noProof/>
      </w:rPr>
    </w:sdtEndPr>
    <w:sdtContent>
      <w:p w14:paraId="6D6A534C" w14:textId="77777777" w:rsidR="004142F5" w:rsidRDefault="004142F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0A86D8" w14:textId="77777777" w:rsidR="004142F5" w:rsidRDefault="004142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2926E" w14:textId="77777777" w:rsidR="004142F5" w:rsidRDefault="004142F5" w:rsidP="0058230B">
      <w:pPr>
        <w:spacing w:after="0" w:line="240" w:lineRule="auto"/>
      </w:pPr>
      <w:r>
        <w:separator/>
      </w:r>
    </w:p>
  </w:footnote>
  <w:footnote w:type="continuationSeparator" w:id="0">
    <w:p w14:paraId="63C38459" w14:textId="77777777" w:rsidR="004142F5" w:rsidRDefault="004142F5" w:rsidP="005823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60CCF"/>
    <w:multiLevelType w:val="hybridMultilevel"/>
    <w:tmpl w:val="9A821DBC"/>
    <w:lvl w:ilvl="0" w:tplc="B102422A">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02188F"/>
    <w:multiLevelType w:val="hybridMultilevel"/>
    <w:tmpl w:val="B8867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102430"/>
    <w:multiLevelType w:val="multilevel"/>
    <w:tmpl w:val="1A72F50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76AE4F40"/>
    <w:multiLevelType w:val="hybridMultilevel"/>
    <w:tmpl w:val="369425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EF6"/>
    <w:rsid w:val="0000227E"/>
    <w:rsid w:val="000163A9"/>
    <w:rsid w:val="000545AE"/>
    <w:rsid w:val="00083C9E"/>
    <w:rsid w:val="000C0900"/>
    <w:rsid w:val="000C4D36"/>
    <w:rsid w:val="000C7B84"/>
    <w:rsid w:val="000D309A"/>
    <w:rsid w:val="000D7200"/>
    <w:rsid w:val="000E1F52"/>
    <w:rsid w:val="000F467A"/>
    <w:rsid w:val="00100782"/>
    <w:rsid w:val="001162EA"/>
    <w:rsid w:val="00183ADC"/>
    <w:rsid w:val="00193C1A"/>
    <w:rsid w:val="001D0B62"/>
    <w:rsid w:val="001E0C36"/>
    <w:rsid w:val="001E2C01"/>
    <w:rsid w:val="00240F00"/>
    <w:rsid w:val="002435A6"/>
    <w:rsid w:val="002540CB"/>
    <w:rsid w:val="00263092"/>
    <w:rsid w:val="00263C7D"/>
    <w:rsid w:val="002866E3"/>
    <w:rsid w:val="00292F65"/>
    <w:rsid w:val="0029442D"/>
    <w:rsid w:val="002A135F"/>
    <w:rsid w:val="002A69AC"/>
    <w:rsid w:val="002C268D"/>
    <w:rsid w:val="002C7807"/>
    <w:rsid w:val="002C7B7F"/>
    <w:rsid w:val="002D6CAC"/>
    <w:rsid w:val="002F7E77"/>
    <w:rsid w:val="00315148"/>
    <w:rsid w:val="003159A2"/>
    <w:rsid w:val="0032140D"/>
    <w:rsid w:val="003D7DCF"/>
    <w:rsid w:val="004003CF"/>
    <w:rsid w:val="004017C4"/>
    <w:rsid w:val="004142F5"/>
    <w:rsid w:val="004209D8"/>
    <w:rsid w:val="00455448"/>
    <w:rsid w:val="0048576E"/>
    <w:rsid w:val="00501442"/>
    <w:rsid w:val="005041FE"/>
    <w:rsid w:val="005433C5"/>
    <w:rsid w:val="005460E6"/>
    <w:rsid w:val="0055281F"/>
    <w:rsid w:val="0058230B"/>
    <w:rsid w:val="005D616A"/>
    <w:rsid w:val="005D77EB"/>
    <w:rsid w:val="006017E9"/>
    <w:rsid w:val="006113C2"/>
    <w:rsid w:val="00621584"/>
    <w:rsid w:val="0065000C"/>
    <w:rsid w:val="00655E0A"/>
    <w:rsid w:val="00696B32"/>
    <w:rsid w:val="006B3F11"/>
    <w:rsid w:val="006E00C1"/>
    <w:rsid w:val="00711765"/>
    <w:rsid w:val="00740BB6"/>
    <w:rsid w:val="007428B5"/>
    <w:rsid w:val="00750218"/>
    <w:rsid w:val="00774187"/>
    <w:rsid w:val="00784DF2"/>
    <w:rsid w:val="007C2710"/>
    <w:rsid w:val="007D3D50"/>
    <w:rsid w:val="007D429A"/>
    <w:rsid w:val="00800D0A"/>
    <w:rsid w:val="00801A14"/>
    <w:rsid w:val="008260F6"/>
    <w:rsid w:val="0085588D"/>
    <w:rsid w:val="008816D4"/>
    <w:rsid w:val="008D2A46"/>
    <w:rsid w:val="008D3468"/>
    <w:rsid w:val="008E0992"/>
    <w:rsid w:val="008F5AE3"/>
    <w:rsid w:val="008F6834"/>
    <w:rsid w:val="009145AC"/>
    <w:rsid w:val="00933D21"/>
    <w:rsid w:val="00942E7D"/>
    <w:rsid w:val="0098172C"/>
    <w:rsid w:val="009B24DA"/>
    <w:rsid w:val="009B2F3C"/>
    <w:rsid w:val="00A23E7B"/>
    <w:rsid w:val="00A472A1"/>
    <w:rsid w:val="00A85AC1"/>
    <w:rsid w:val="00A90AC6"/>
    <w:rsid w:val="00A91BB4"/>
    <w:rsid w:val="00A927F5"/>
    <w:rsid w:val="00AA56C1"/>
    <w:rsid w:val="00AC70CE"/>
    <w:rsid w:val="00AF7707"/>
    <w:rsid w:val="00B06DA5"/>
    <w:rsid w:val="00B17CFD"/>
    <w:rsid w:val="00B20D03"/>
    <w:rsid w:val="00B61EF6"/>
    <w:rsid w:val="00B95C0E"/>
    <w:rsid w:val="00BB7998"/>
    <w:rsid w:val="00BD5B3C"/>
    <w:rsid w:val="00BE3316"/>
    <w:rsid w:val="00C00EC7"/>
    <w:rsid w:val="00C1264C"/>
    <w:rsid w:val="00C238C8"/>
    <w:rsid w:val="00C57909"/>
    <w:rsid w:val="00C67445"/>
    <w:rsid w:val="00CA13EF"/>
    <w:rsid w:val="00CE16FE"/>
    <w:rsid w:val="00CE7BC1"/>
    <w:rsid w:val="00D241D8"/>
    <w:rsid w:val="00D47668"/>
    <w:rsid w:val="00D669FE"/>
    <w:rsid w:val="00D8307D"/>
    <w:rsid w:val="00D84B6F"/>
    <w:rsid w:val="00DA0D79"/>
    <w:rsid w:val="00DA1A24"/>
    <w:rsid w:val="00DA4EC5"/>
    <w:rsid w:val="00DC78D5"/>
    <w:rsid w:val="00DE7531"/>
    <w:rsid w:val="00E06FC1"/>
    <w:rsid w:val="00E33AC7"/>
    <w:rsid w:val="00E508DC"/>
    <w:rsid w:val="00E50CAF"/>
    <w:rsid w:val="00EA23FC"/>
    <w:rsid w:val="00EC4E9E"/>
    <w:rsid w:val="00ED7CF2"/>
    <w:rsid w:val="00F2344A"/>
    <w:rsid w:val="00F40203"/>
    <w:rsid w:val="00F51F76"/>
    <w:rsid w:val="00FC3051"/>
    <w:rsid w:val="00FF35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8688E3C"/>
  <w15:chartTrackingRefBased/>
  <w15:docId w15:val="{10E634D4-C279-45AC-8687-32E168CBD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en-US" w:bidi="ar-SA"/>
      </w:rPr>
    </w:rPrDefault>
    <w:pPrDefault>
      <w:pPr>
        <w:spacing w:after="120" w:line="264"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2A46"/>
  </w:style>
  <w:style w:type="paragraph" w:styleId="Heading1">
    <w:name w:val="heading 1"/>
    <w:basedOn w:val="Normal"/>
    <w:next w:val="Normal"/>
    <w:link w:val="Heading1Char"/>
    <w:uiPriority w:val="9"/>
    <w:qFormat/>
    <w:rsid w:val="008D2A46"/>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D2A46"/>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8D2A46"/>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8D2A46"/>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2A46"/>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2A46"/>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2A46"/>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2A46"/>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2A46"/>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1EF6"/>
    <w:pPr>
      <w:ind w:left="720"/>
      <w:contextualSpacing/>
    </w:pPr>
  </w:style>
  <w:style w:type="paragraph" w:styleId="NormalWeb">
    <w:name w:val="Normal (Web)"/>
    <w:basedOn w:val="Normal"/>
    <w:uiPriority w:val="99"/>
    <w:unhideWhenUsed/>
    <w:rsid w:val="000C7B8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7117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1765"/>
    <w:rPr>
      <w:rFonts w:ascii="Segoe UI" w:hAnsi="Segoe UI" w:cs="Segoe UI"/>
      <w:sz w:val="18"/>
      <w:szCs w:val="18"/>
    </w:rPr>
  </w:style>
  <w:style w:type="table" w:styleId="PlainTable4">
    <w:name w:val="Plain Table 4"/>
    <w:basedOn w:val="TableNormal"/>
    <w:uiPriority w:val="44"/>
    <w:rsid w:val="005460E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460E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A23F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8D2A46"/>
    <w:pPr>
      <w:spacing w:line="240" w:lineRule="auto"/>
    </w:pPr>
    <w:rPr>
      <w:b/>
      <w:bCs/>
      <w:smallCaps/>
      <w:color w:val="595959" w:themeColor="text1" w:themeTint="A6"/>
      <w:spacing w:val="6"/>
    </w:rPr>
  </w:style>
  <w:style w:type="paragraph" w:styleId="NoSpacing">
    <w:name w:val="No Spacing"/>
    <w:link w:val="NoSpacingChar"/>
    <w:uiPriority w:val="1"/>
    <w:qFormat/>
    <w:rsid w:val="008D2A46"/>
    <w:pPr>
      <w:spacing w:after="0" w:line="240" w:lineRule="auto"/>
    </w:pPr>
  </w:style>
  <w:style w:type="character" w:customStyle="1" w:styleId="NoSpacingChar">
    <w:name w:val="No Spacing Char"/>
    <w:basedOn w:val="DefaultParagraphFont"/>
    <w:link w:val="NoSpacing"/>
    <w:uiPriority w:val="1"/>
    <w:rsid w:val="00A927F5"/>
  </w:style>
  <w:style w:type="paragraph" w:styleId="Header">
    <w:name w:val="header"/>
    <w:basedOn w:val="Normal"/>
    <w:link w:val="HeaderChar"/>
    <w:uiPriority w:val="99"/>
    <w:unhideWhenUsed/>
    <w:rsid w:val="005823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230B"/>
  </w:style>
  <w:style w:type="paragraph" w:styleId="Footer">
    <w:name w:val="footer"/>
    <w:basedOn w:val="Normal"/>
    <w:link w:val="FooterChar"/>
    <w:uiPriority w:val="99"/>
    <w:unhideWhenUsed/>
    <w:rsid w:val="005823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230B"/>
  </w:style>
  <w:style w:type="character" w:customStyle="1" w:styleId="Heading1Char">
    <w:name w:val="Heading 1 Char"/>
    <w:basedOn w:val="DefaultParagraphFont"/>
    <w:link w:val="Heading1"/>
    <w:uiPriority w:val="9"/>
    <w:rsid w:val="008D2A4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D2A46"/>
    <w:pPr>
      <w:outlineLvl w:val="9"/>
    </w:pPr>
  </w:style>
  <w:style w:type="character" w:customStyle="1" w:styleId="Heading2Char">
    <w:name w:val="Heading 2 Char"/>
    <w:basedOn w:val="DefaultParagraphFont"/>
    <w:link w:val="Heading2"/>
    <w:uiPriority w:val="9"/>
    <w:rsid w:val="008D2A46"/>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8D2A46"/>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2A46"/>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2A46"/>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2A46"/>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2A46"/>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2A46"/>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2A46"/>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2A46"/>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2A46"/>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2A46"/>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8D2A46"/>
    <w:rPr>
      <w:rFonts w:asciiTheme="majorHAnsi" w:eastAsiaTheme="majorEastAsia" w:hAnsiTheme="majorHAnsi" w:cstheme="majorBidi"/>
      <w:sz w:val="24"/>
      <w:szCs w:val="24"/>
    </w:rPr>
  </w:style>
  <w:style w:type="character" w:styleId="Strong">
    <w:name w:val="Strong"/>
    <w:basedOn w:val="DefaultParagraphFont"/>
    <w:uiPriority w:val="22"/>
    <w:qFormat/>
    <w:rsid w:val="008D2A46"/>
    <w:rPr>
      <w:b/>
      <w:bCs/>
    </w:rPr>
  </w:style>
  <w:style w:type="character" w:styleId="Emphasis">
    <w:name w:val="Emphasis"/>
    <w:basedOn w:val="DefaultParagraphFont"/>
    <w:uiPriority w:val="20"/>
    <w:qFormat/>
    <w:rsid w:val="008D2A46"/>
    <w:rPr>
      <w:i/>
      <w:iCs/>
    </w:rPr>
  </w:style>
  <w:style w:type="paragraph" w:styleId="Quote">
    <w:name w:val="Quote"/>
    <w:basedOn w:val="Normal"/>
    <w:next w:val="Normal"/>
    <w:link w:val="QuoteChar"/>
    <w:uiPriority w:val="29"/>
    <w:qFormat/>
    <w:rsid w:val="008D2A4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2A46"/>
    <w:rPr>
      <w:i/>
      <w:iCs/>
      <w:color w:val="404040" w:themeColor="text1" w:themeTint="BF"/>
    </w:rPr>
  </w:style>
  <w:style w:type="paragraph" w:styleId="IntenseQuote">
    <w:name w:val="Intense Quote"/>
    <w:basedOn w:val="Normal"/>
    <w:next w:val="Normal"/>
    <w:link w:val="IntenseQuoteChar"/>
    <w:uiPriority w:val="30"/>
    <w:qFormat/>
    <w:rsid w:val="008D2A46"/>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2A46"/>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8D2A46"/>
    <w:rPr>
      <w:i/>
      <w:iCs/>
      <w:color w:val="404040" w:themeColor="text1" w:themeTint="BF"/>
    </w:rPr>
  </w:style>
  <w:style w:type="character" w:styleId="IntenseEmphasis">
    <w:name w:val="Intense Emphasis"/>
    <w:basedOn w:val="DefaultParagraphFont"/>
    <w:uiPriority w:val="21"/>
    <w:qFormat/>
    <w:rsid w:val="008D2A46"/>
    <w:rPr>
      <w:b/>
      <w:bCs/>
      <w:i/>
      <w:iCs/>
    </w:rPr>
  </w:style>
  <w:style w:type="character" w:styleId="SubtleReference">
    <w:name w:val="Subtle Reference"/>
    <w:basedOn w:val="DefaultParagraphFont"/>
    <w:uiPriority w:val="31"/>
    <w:qFormat/>
    <w:rsid w:val="008D2A4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8D2A46"/>
    <w:rPr>
      <w:b/>
      <w:bCs/>
      <w:smallCaps/>
      <w:spacing w:val="5"/>
      <w:u w:val="single"/>
    </w:rPr>
  </w:style>
  <w:style w:type="character" w:styleId="BookTitle">
    <w:name w:val="Book Title"/>
    <w:basedOn w:val="DefaultParagraphFont"/>
    <w:uiPriority w:val="33"/>
    <w:qFormat/>
    <w:rsid w:val="008D2A46"/>
    <w:rPr>
      <w:b/>
      <w:bCs/>
      <w:smallCaps/>
    </w:rPr>
  </w:style>
  <w:style w:type="paragraph" w:styleId="TOC1">
    <w:name w:val="toc 1"/>
    <w:basedOn w:val="Normal"/>
    <w:next w:val="Normal"/>
    <w:autoRedefine/>
    <w:uiPriority w:val="39"/>
    <w:unhideWhenUsed/>
    <w:rsid w:val="002F7E77"/>
    <w:pPr>
      <w:spacing w:after="100"/>
    </w:pPr>
  </w:style>
  <w:style w:type="character" w:styleId="Hyperlink">
    <w:name w:val="Hyperlink"/>
    <w:basedOn w:val="DefaultParagraphFont"/>
    <w:uiPriority w:val="99"/>
    <w:unhideWhenUsed/>
    <w:rsid w:val="002F7E77"/>
    <w:rPr>
      <w:color w:val="0563C1" w:themeColor="hyperlink"/>
      <w:u w:val="single"/>
    </w:rPr>
  </w:style>
  <w:style w:type="paragraph" w:styleId="TOC2">
    <w:name w:val="toc 2"/>
    <w:basedOn w:val="Normal"/>
    <w:next w:val="Normal"/>
    <w:autoRedefine/>
    <w:uiPriority w:val="39"/>
    <w:unhideWhenUsed/>
    <w:rsid w:val="002F7E77"/>
    <w:pPr>
      <w:spacing w:after="100"/>
      <w:ind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252440">
      <w:bodyDiv w:val="1"/>
      <w:marLeft w:val="0"/>
      <w:marRight w:val="0"/>
      <w:marTop w:val="0"/>
      <w:marBottom w:val="0"/>
      <w:divBdr>
        <w:top w:val="none" w:sz="0" w:space="0" w:color="auto"/>
        <w:left w:val="none" w:sz="0" w:space="0" w:color="auto"/>
        <w:bottom w:val="none" w:sz="0" w:space="0" w:color="auto"/>
        <w:right w:val="none" w:sz="0" w:space="0" w:color="auto"/>
      </w:divBdr>
    </w:div>
    <w:div w:id="803812717">
      <w:bodyDiv w:val="1"/>
      <w:marLeft w:val="0"/>
      <w:marRight w:val="0"/>
      <w:marTop w:val="0"/>
      <w:marBottom w:val="0"/>
      <w:divBdr>
        <w:top w:val="none" w:sz="0" w:space="0" w:color="auto"/>
        <w:left w:val="none" w:sz="0" w:space="0" w:color="auto"/>
        <w:bottom w:val="none" w:sz="0" w:space="0" w:color="auto"/>
        <w:right w:val="none" w:sz="0" w:space="0" w:color="auto"/>
      </w:divBdr>
    </w:div>
    <w:div w:id="1197163277">
      <w:bodyDiv w:val="1"/>
      <w:marLeft w:val="0"/>
      <w:marRight w:val="0"/>
      <w:marTop w:val="0"/>
      <w:marBottom w:val="0"/>
      <w:divBdr>
        <w:top w:val="none" w:sz="0" w:space="0" w:color="auto"/>
        <w:left w:val="none" w:sz="0" w:space="0" w:color="auto"/>
        <w:bottom w:val="none" w:sz="0" w:space="0" w:color="auto"/>
        <w:right w:val="none" w:sz="0" w:space="0" w:color="auto"/>
      </w:divBdr>
    </w:div>
    <w:div w:id="1518274533">
      <w:bodyDiv w:val="1"/>
      <w:marLeft w:val="0"/>
      <w:marRight w:val="0"/>
      <w:marTop w:val="0"/>
      <w:marBottom w:val="0"/>
      <w:divBdr>
        <w:top w:val="none" w:sz="0" w:space="0" w:color="auto"/>
        <w:left w:val="none" w:sz="0" w:space="0" w:color="auto"/>
        <w:bottom w:val="none" w:sz="0" w:space="0" w:color="auto"/>
        <w:right w:val="none" w:sz="0" w:space="0" w:color="auto"/>
      </w:divBdr>
    </w:div>
    <w:div w:id="1525752439">
      <w:bodyDiv w:val="1"/>
      <w:marLeft w:val="0"/>
      <w:marRight w:val="0"/>
      <w:marTop w:val="0"/>
      <w:marBottom w:val="0"/>
      <w:divBdr>
        <w:top w:val="none" w:sz="0" w:space="0" w:color="auto"/>
        <w:left w:val="none" w:sz="0" w:space="0" w:color="auto"/>
        <w:bottom w:val="none" w:sz="0" w:space="0" w:color="auto"/>
        <w:right w:val="none" w:sz="0" w:space="0" w:color="auto"/>
      </w:divBdr>
    </w:div>
    <w:div w:id="1620720596">
      <w:bodyDiv w:val="1"/>
      <w:marLeft w:val="0"/>
      <w:marRight w:val="0"/>
      <w:marTop w:val="0"/>
      <w:marBottom w:val="0"/>
      <w:divBdr>
        <w:top w:val="none" w:sz="0" w:space="0" w:color="auto"/>
        <w:left w:val="none" w:sz="0" w:space="0" w:color="auto"/>
        <w:bottom w:val="none" w:sz="0" w:space="0" w:color="auto"/>
        <w:right w:val="none" w:sz="0" w:space="0" w:color="auto"/>
      </w:divBdr>
    </w:div>
    <w:div w:id="1836843654">
      <w:bodyDiv w:val="1"/>
      <w:marLeft w:val="0"/>
      <w:marRight w:val="0"/>
      <w:marTop w:val="0"/>
      <w:marBottom w:val="0"/>
      <w:divBdr>
        <w:top w:val="none" w:sz="0" w:space="0" w:color="auto"/>
        <w:left w:val="none" w:sz="0" w:space="0" w:color="auto"/>
        <w:bottom w:val="none" w:sz="0" w:space="0" w:color="auto"/>
        <w:right w:val="none" w:sz="0" w:space="0" w:color="auto"/>
      </w:divBdr>
    </w:div>
    <w:div w:id="2108847596">
      <w:bodyDiv w:val="1"/>
      <w:marLeft w:val="0"/>
      <w:marRight w:val="0"/>
      <w:marTop w:val="0"/>
      <w:marBottom w:val="0"/>
      <w:divBdr>
        <w:top w:val="none" w:sz="0" w:space="0" w:color="auto"/>
        <w:left w:val="none" w:sz="0" w:space="0" w:color="auto"/>
        <w:bottom w:val="none" w:sz="0" w:space="0" w:color="auto"/>
        <w:right w:val="none" w:sz="0" w:space="0" w:color="auto"/>
      </w:divBdr>
    </w:div>
    <w:div w:id="2127919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gi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6E6A21-ABAF-4051-8A77-566C59233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6264</Words>
  <Characters>92709</Characters>
  <Application>Microsoft Office Word</Application>
  <DocSecurity>0</DocSecurity>
  <Lines>772</Lines>
  <Paragraphs>2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8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maso Saccà</dc:creator>
  <cp:keywords/>
  <dc:description/>
  <cp:lastModifiedBy>Nynke wemer</cp:lastModifiedBy>
  <cp:revision>2</cp:revision>
  <dcterms:created xsi:type="dcterms:W3CDTF">2018-11-01T15:31:00Z</dcterms:created>
  <dcterms:modified xsi:type="dcterms:W3CDTF">2018-11-0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volutionary-biology</vt:lpwstr>
  </property>
  <property fmtid="{D5CDD505-2E9C-101B-9397-08002B2CF9AE}" pid="17" name="Mendeley Recent Style Name 7_1">
    <vt:lpwstr>Journal of Evolutionary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f3ce8a-e756-36a2-9467-2c8f70205d57</vt:lpwstr>
  </property>
  <property fmtid="{D5CDD505-2E9C-101B-9397-08002B2CF9AE}" pid="24" name="Mendeley Citation Style_1">
    <vt:lpwstr>http://www.zotero.org/styles/journal-of-evolutionary-biology</vt:lpwstr>
  </property>
</Properties>
</file>